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16466452" w14:textId="77777777" w:rsidR="001A6E1F" w:rsidRPr="00FA2213" w:rsidRDefault="001A6E1F" w:rsidP="00FA2213">
      <w:pPr>
        <w:pStyle w:val="Heading1"/>
      </w:pPr>
      <w:bookmarkStart w:id="0" w:name="_Toc53076675"/>
      <w:bookmarkStart w:id="1" w:name="_Toc78533460"/>
      <w:r w:rsidRPr="006E123E">
        <w:t>BAB I</w:t>
      </w:r>
      <w:bookmarkEnd w:id="0"/>
      <w:r w:rsidR="00FA2213">
        <w:br/>
      </w:r>
      <w:r>
        <w:t>PENDAHULUAN</w:t>
      </w:r>
      <w:bookmarkEnd w:id="1"/>
    </w:p>
    <w:p w14:paraId="258351DE" w14:textId="21C70239" w:rsidR="001A6E1F" w:rsidRPr="006E123E" w:rsidRDefault="001A6E1F" w:rsidP="001673F0">
      <w:pPr>
        <w:pStyle w:val="Heading2"/>
        <w:numPr>
          <w:ilvl w:val="1"/>
          <w:numId w:val="30"/>
        </w:numPr>
        <w:ind w:left="709" w:hanging="709"/>
      </w:pPr>
      <w:bookmarkStart w:id="2" w:name="_Toc53076676"/>
      <w:bookmarkStart w:id="3" w:name="_Toc78533461"/>
      <w:r w:rsidRPr="006E123E">
        <w:t>Latar Belakang</w:t>
      </w:r>
      <w:bookmarkEnd w:id="2"/>
      <w:bookmarkEnd w:id="3"/>
    </w:p>
    <w:p w14:paraId="39E86E57" w14:textId="02D1D133" w:rsidR="00ED6D28" w:rsidRPr="001D1E8E" w:rsidRDefault="00ED6D28" w:rsidP="00C0326A">
      <w:pPr>
        <w:pStyle w:val="ListParagraph"/>
        <w:spacing w:line="480" w:lineRule="auto"/>
        <w:ind w:left="709" w:firstLine="720"/>
        <w:rPr>
          <w:rFonts w:cs="Times New Roman"/>
        </w:rPr>
      </w:pPr>
      <w:r w:rsidRPr="00ED6D28">
        <w:rPr>
          <w:rFonts w:cs="Times New Roman"/>
        </w:rPr>
        <w:t>Perkembangan teknologi dan informasi berjalan begitu cepat dan pesat,</w:t>
      </w:r>
      <w:r w:rsidR="005A167E">
        <w:rPr>
          <w:rFonts w:cs="Times New Roman"/>
        </w:rPr>
        <w:t xml:space="preserve"> </w:t>
      </w:r>
      <w:r w:rsidRPr="00ED6D28">
        <w:rPr>
          <w:rFonts w:cs="Times New Roman"/>
        </w:rPr>
        <w:t>seperti perkembangan interne</w:t>
      </w:r>
      <w:r>
        <w:rPr>
          <w:rFonts w:cs="Times New Roman"/>
        </w:rPr>
        <w:t xml:space="preserve">t, </w:t>
      </w:r>
      <w:r w:rsidRPr="00ED6D28">
        <w:rPr>
          <w:rFonts w:cs="Times New Roman"/>
        </w:rPr>
        <w:t xml:space="preserve">komputer, </w:t>
      </w:r>
      <w:r>
        <w:rPr>
          <w:rFonts w:cs="Times New Roman"/>
        </w:rPr>
        <w:t xml:space="preserve">aplikasi </w:t>
      </w:r>
      <w:r w:rsidRPr="00ED6D28">
        <w:rPr>
          <w:rFonts w:cs="Times New Roman"/>
          <w:i/>
        </w:rPr>
        <w:t>mobile</w:t>
      </w:r>
      <w:r w:rsidRPr="00ED6D28">
        <w:rPr>
          <w:rFonts w:cs="Times New Roman"/>
        </w:rPr>
        <w:t>, dan</w:t>
      </w:r>
      <w:r>
        <w:rPr>
          <w:rFonts w:cs="Times New Roman"/>
        </w:rPr>
        <w:t xml:space="preserve"> </w:t>
      </w:r>
      <w:r w:rsidRPr="00ED6D28">
        <w:rPr>
          <w:rFonts w:cs="Times New Roman"/>
        </w:rPr>
        <w:t>lain-lain.</w:t>
      </w:r>
      <w:r w:rsidR="00537081" w:rsidRPr="00537081">
        <w:rPr>
          <w:rFonts w:cs="Times New Roman"/>
        </w:rPr>
        <w:t xml:space="preserve"> </w:t>
      </w:r>
      <w:r w:rsidR="00537081">
        <w:rPr>
          <w:rFonts w:cs="Times New Roman"/>
        </w:rPr>
        <w:t xml:space="preserve">Saat ini hampir semua kegiatan </w:t>
      </w:r>
      <w:r w:rsidR="00E516F2">
        <w:rPr>
          <w:rFonts w:cs="Times New Roman"/>
        </w:rPr>
        <w:t xml:space="preserve">manusia </w:t>
      </w:r>
      <w:r w:rsidR="00537081">
        <w:rPr>
          <w:rFonts w:cs="Times New Roman"/>
        </w:rPr>
        <w:t xml:space="preserve">dapat dilakukan </w:t>
      </w:r>
      <w:r w:rsidR="00E516F2">
        <w:rPr>
          <w:rFonts w:cs="Times New Roman"/>
        </w:rPr>
        <w:t>menggunakan</w:t>
      </w:r>
      <w:r w:rsidR="00537081">
        <w:rPr>
          <w:rFonts w:cs="Times New Roman"/>
        </w:rPr>
        <w:t xml:space="preserve"> </w:t>
      </w:r>
      <w:r w:rsidR="00537081" w:rsidRPr="001D1E8E">
        <w:rPr>
          <w:rFonts w:cs="Times New Roman"/>
          <w:i/>
        </w:rPr>
        <w:t>smartphone</w:t>
      </w:r>
      <w:r w:rsidR="00537081">
        <w:rPr>
          <w:rFonts w:cs="Times New Roman"/>
          <w:i/>
        </w:rPr>
        <w:t xml:space="preserve"> </w:t>
      </w:r>
      <w:r w:rsidR="00537081">
        <w:rPr>
          <w:rFonts w:cs="Times New Roman"/>
        </w:rPr>
        <w:t xml:space="preserve">yang dimiliki oleh setiap orang, seperti halnya memesan makanan, memesan kos, hingga membayar barang dengan dompet digital. </w:t>
      </w:r>
      <w:r w:rsidRPr="00ED6D28">
        <w:rPr>
          <w:rFonts w:cs="Times New Roman"/>
        </w:rPr>
        <w:t xml:space="preserve"> Hal ini dikarenakan kebutuhan </w:t>
      </w:r>
      <w:r w:rsidR="00E516F2">
        <w:rPr>
          <w:rFonts w:cs="Times New Roman"/>
        </w:rPr>
        <w:t xml:space="preserve">dan ketergantungan </w:t>
      </w:r>
      <w:r>
        <w:rPr>
          <w:rFonts w:cs="Times New Roman"/>
        </w:rPr>
        <w:t xml:space="preserve">terhadap </w:t>
      </w:r>
      <w:r w:rsidRPr="00ED6D28">
        <w:rPr>
          <w:rFonts w:cs="Times New Roman"/>
        </w:rPr>
        <w:t>teknologi dan informasi sangat tinggi</w:t>
      </w:r>
      <w:r>
        <w:rPr>
          <w:rFonts w:cs="Times New Roman"/>
        </w:rPr>
        <w:t xml:space="preserve"> </w:t>
      </w:r>
      <w:r w:rsidRPr="00ED6D28">
        <w:rPr>
          <w:rFonts w:cs="Times New Roman"/>
        </w:rPr>
        <w:t xml:space="preserve">untuk membantu berbagai bidang </w:t>
      </w:r>
      <w:r w:rsidR="00E516F2">
        <w:rPr>
          <w:rFonts w:cs="Times New Roman"/>
        </w:rPr>
        <w:t>kegiatan</w:t>
      </w:r>
      <w:r w:rsidRPr="00ED6D28">
        <w:rPr>
          <w:rFonts w:cs="Times New Roman"/>
        </w:rPr>
        <w:t xml:space="preserve"> manusia, salah satunya adalah</w:t>
      </w:r>
      <w:r w:rsidR="001D1E8E">
        <w:rPr>
          <w:rFonts w:cs="Times New Roman"/>
        </w:rPr>
        <w:t xml:space="preserve"> </w:t>
      </w:r>
      <w:r w:rsidRPr="00ED6D28">
        <w:rPr>
          <w:rFonts w:cs="Times New Roman"/>
        </w:rPr>
        <w:t>bidang pe</w:t>
      </w:r>
      <w:r w:rsidR="001D1E8E">
        <w:rPr>
          <w:rFonts w:cs="Times New Roman"/>
        </w:rPr>
        <w:t>rtanian</w:t>
      </w:r>
      <w:r w:rsidRPr="00ED6D28">
        <w:rPr>
          <w:rFonts w:cs="Times New Roman"/>
        </w:rPr>
        <w:t>.</w:t>
      </w:r>
      <w:r w:rsidR="00830AA5">
        <w:rPr>
          <w:rFonts w:cs="Times New Roman"/>
        </w:rPr>
        <w:t xml:space="preserve"> Hal </w:t>
      </w:r>
      <w:r w:rsidR="00E516F2">
        <w:rPr>
          <w:rFonts w:cs="Times New Roman"/>
        </w:rPr>
        <w:t xml:space="preserve">ini sangat </w:t>
      </w:r>
      <w:r w:rsidR="00830AA5">
        <w:rPr>
          <w:rFonts w:cs="Times New Roman"/>
        </w:rPr>
        <w:t>relevan dengan tantangan swasembada pangan</w:t>
      </w:r>
      <w:r w:rsidR="00537081">
        <w:rPr>
          <w:rFonts w:cs="Times New Roman"/>
        </w:rPr>
        <w:t xml:space="preserve"> yaitu ketersediaan</w:t>
      </w:r>
      <w:r w:rsidR="00E516F2">
        <w:rPr>
          <w:rFonts w:cs="Times New Roman"/>
        </w:rPr>
        <w:t xml:space="preserve">nya bahan </w:t>
      </w:r>
      <w:r w:rsidR="00537081">
        <w:rPr>
          <w:rFonts w:cs="Times New Roman"/>
        </w:rPr>
        <w:t>pangan dalam jumlah yang cukup.</w:t>
      </w:r>
      <w:r w:rsidR="001D1E8E">
        <w:rPr>
          <w:rFonts w:cs="Times New Roman"/>
        </w:rPr>
        <w:t xml:space="preserve"> </w:t>
      </w:r>
    </w:p>
    <w:p w14:paraId="24DDDE64" w14:textId="1B4436F2" w:rsidR="009956A2" w:rsidRDefault="009956A2" w:rsidP="00C0326A">
      <w:pPr>
        <w:pStyle w:val="ListParagraph"/>
        <w:spacing w:line="480" w:lineRule="auto"/>
        <w:ind w:left="709" w:firstLine="720"/>
        <w:rPr>
          <w:rFonts w:cs="Times New Roman"/>
        </w:rPr>
      </w:pPr>
      <w:r>
        <w:rPr>
          <w:rFonts w:cs="Times New Roman"/>
        </w:rPr>
        <w:t>Pandemi covid-19 membuat beberapa sektor usaha</w:t>
      </w:r>
      <w:r w:rsidR="004E4860">
        <w:rPr>
          <w:rFonts w:cs="Times New Roman"/>
        </w:rPr>
        <w:t xml:space="preserve"> dan penompang ekonomi</w:t>
      </w:r>
      <w:r w:rsidR="007851A1">
        <w:rPr>
          <w:rFonts w:cs="Times New Roman"/>
        </w:rPr>
        <w:t xml:space="preserve"> nasional</w:t>
      </w:r>
      <w:r>
        <w:rPr>
          <w:rFonts w:cs="Times New Roman"/>
        </w:rPr>
        <w:t xml:space="preserve"> mengalami penurunan</w:t>
      </w:r>
      <w:r w:rsidR="00631CC6">
        <w:rPr>
          <w:rFonts w:cs="Times New Roman"/>
        </w:rPr>
        <w:t xml:space="preserve"> atau perlambatan, yang mengakibatkan beberapa </w:t>
      </w:r>
      <w:r w:rsidR="007851A1">
        <w:rPr>
          <w:rFonts w:cs="Times New Roman"/>
        </w:rPr>
        <w:t>industri</w:t>
      </w:r>
      <w:r w:rsidR="00631CC6">
        <w:rPr>
          <w:rFonts w:cs="Times New Roman"/>
        </w:rPr>
        <w:t xml:space="preserve"> merumahkan karyawannya. Hal ini </w:t>
      </w:r>
      <w:r w:rsidR="007851A1">
        <w:rPr>
          <w:rFonts w:cs="Times New Roman"/>
        </w:rPr>
        <w:t>menjadikan</w:t>
      </w:r>
      <w:r w:rsidR="00631CC6">
        <w:rPr>
          <w:rFonts w:cs="Times New Roman"/>
        </w:rPr>
        <w:t xml:space="preserve"> ancaman </w:t>
      </w:r>
      <w:r w:rsidR="007851A1">
        <w:rPr>
          <w:rFonts w:cs="Times New Roman"/>
        </w:rPr>
        <w:t xml:space="preserve">bagi </w:t>
      </w:r>
      <w:r w:rsidR="00631CC6">
        <w:rPr>
          <w:rFonts w:cs="Times New Roman"/>
        </w:rPr>
        <w:t>ekonomi n</w:t>
      </w:r>
      <w:r w:rsidR="007851A1">
        <w:rPr>
          <w:rFonts w:cs="Times New Roman"/>
        </w:rPr>
        <w:t>asional</w:t>
      </w:r>
      <w:r w:rsidR="00631CC6">
        <w:rPr>
          <w:rFonts w:cs="Times New Roman"/>
        </w:rPr>
        <w:t xml:space="preserve"> dan tercatat sebanyak kurang lebih </w:t>
      </w:r>
      <w:r w:rsidR="000042A2">
        <w:rPr>
          <w:rFonts w:cs="Times New Roman"/>
        </w:rPr>
        <w:t xml:space="preserve">10 </w:t>
      </w:r>
      <w:r w:rsidR="00631CC6">
        <w:rPr>
          <w:rFonts w:cs="Times New Roman"/>
        </w:rPr>
        <w:t xml:space="preserve">juta </w:t>
      </w:r>
      <w:r w:rsidR="000042A2">
        <w:rPr>
          <w:rFonts w:cs="Times New Roman"/>
        </w:rPr>
        <w:t>pekerja mandiri dan 15 juta pekerja bebas mengalami pengangguran</w:t>
      </w:r>
      <w:r w:rsidR="00631CC6">
        <w:rPr>
          <w:rFonts w:cs="Times New Roman"/>
        </w:rPr>
        <w:t xml:space="preserve"> </w:t>
      </w:r>
      <w:r w:rsidR="000042A2">
        <w:rPr>
          <w:rFonts w:cs="Times New Roman"/>
        </w:rPr>
        <w:fldChar w:fldCharType="begin" w:fldLock="1"/>
      </w:r>
      <w:r w:rsidR="00FA410B">
        <w:rPr>
          <w:rFonts w:cs="Times New Roman"/>
        </w:rPr>
        <w:instrText>ADDIN CSL_CITATION {"citationItems":[{"id":"ITEM-1","itemData":{"URL":"http://lipi.go.id/berita/dampak-darurat-virus-corona-terhadap-tenaga-kerja-indonesia/22034","author":[{"dropping-particle":"","family":"Pudjiastuti","given":"Tri Nuke","non-dropping-particle":"","parse-names":false,"suffix":""}],"container-title":"LIPI","id":"ITEM-1","issued":{"date-parts":[["2020"]]},"title":"Dampak Darurat Virus Corona terhadap Tenaga Kerja Indonesia","type":"webpage"},"uris":["http://www.mendeley.com/documents/?uuid=39ffbfc4-d67b-4dc7-8c8f-2afcd4633f9c"]}],"mendeley":{"formattedCitation":"(Pudjiastuti, 2020)","plainTextFormattedCitation":"(Pudjiastuti, 2020)","previouslyFormattedCitation":"(Pudjiastuti, 2020)"},"properties":{"noteIndex":0},"schema":"https://github.com/citation-style-language/schema/raw/master/csl-citation.json"}</w:instrText>
      </w:r>
      <w:r w:rsidR="000042A2">
        <w:rPr>
          <w:rFonts w:cs="Times New Roman"/>
        </w:rPr>
        <w:fldChar w:fldCharType="separate"/>
      </w:r>
      <w:r w:rsidR="004B30DF" w:rsidRPr="004B30DF">
        <w:rPr>
          <w:rFonts w:cs="Times New Roman"/>
          <w:noProof/>
        </w:rPr>
        <w:t>(Pudjiastuti, 2020)</w:t>
      </w:r>
      <w:r w:rsidR="000042A2">
        <w:rPr>
          <w:rFonts w:cs="Times New Roman"/>
        </w:rPr>
        <w:fldChar w:fldCharType="end"/>
      </w:r>
      <w:r w:rsidR="00631CC6">
        <w:rPr>
          <w:rFonts w:cs="Times New Roman"/>
        </w:rPr>
        <w:t>.</w:t>
      </w:r>
      <w:r w:rsidR="00B70687">
        <w:rPr>
          <w:rFonts w:cs="Times New Roman"/>
        </w:rPr>
        <w:t xml:space="preserve"> Data dari Badan Pusat Statistik (BPS) menunjukkan, selama kuartal II tahun 2020 sektor pertanian tumbuh 16.24% ditengah pandemi, sedangkan sektor lain mengalami penurunan.</w:t>
      </w:r>
      <w:r w:rsidR="00631CC6">
        <w:rPr>
          <w:rFonts w:cs="Times New Roman"/>
        </w:rPr>
        <w:t xml:space="preserve"> </w:t>
      </w:r>
      <w:r w:rsidR="00F10E4B">
        <w:rPr>
          <w:rFonts w:cs="Times New Roman"/>
        </w:rPr>
        <w:t xml:space="preserve">Survei dari 1.548 rumah tangga yang tersebar di 32 porvinsi, yang dimana 79,7% rumah tangga pekerja dan 20,3% rumah tangga usaha dengan hasil survey menunjukan semua mengalami keterpurukan akibat </w:t>
      </w:r>
      <w:r w:rsidR="00B37491">
        <w:rPr>
          <w:rFonts w:cs="Times New Roman"/>
        </w:rPr>
        <w:t>pandemi</w:t>
      </w:r>
      <w:r w:rsidR="006442E0">
        <w:rPr>
          <w:rFonts w:cs="Times New Roman"/>
        </w:rPr>
        <w:t xml:space="preserve"> </w:t>
      </w:r>
      <w:r w:rsidR="00782540">
        <w:rPr>
          <w:rFonts w:cs="Times New Roman"/>
        </w:rPr>
        <w:fldChar w:fldCharType="begin" w:fldLock="1"/>
      </w:r>
      <w:r w:rsidR="00F84CAB">
        <w:rPr>
          <w:rFonts w:cs="Times New Roman"/>
        </w:rPr>
        <w:instrText>ADDIN CSL_CITATION {"citationItems":[{"id":"ITEM-1","itemData":{"URL":"http://lipi.go.id/siaranpress/Survei-Dampak-Pandemi-COVID-19-terhadap-Ekonomi-Rumah-Tangga-Indonesia/22123","accessed":{"date-parts":[["2020","9","17"]]},"author":[{"dropping-particle":"","family":"Nugroho","given":"Agus Eko","non-dropping-particle":"","parse-names":false,"suffix":""}],"container-title":"LIPI","id":"ITEM-1","issued":{"date-parts":[["2020"]]},"title":"Survei Dampak Pandemi COVID-19 terhadap Ekonomi Rumah Tangga Indonesia","type":"webpage"},"uris":["http://www.mendeley.com/documents/?uuid=03561deb-09b4-44dd-9941-784f506ada1a"]}],"mendeley":{"formattedCitation":"(Nugroho, 2020)","manualFormatting":"(Agus Eko Nugroho, 2020)","plainTextFormattedCitation":"(Nugroho, 2020)","previouslyFormattedCitation":"(Nugroho, 2020)"},"properties":{"noteIndex":0},"schema":"https://github.com/citation-style-language/schema/raw/master/csl-citation.json"}</w:instrText>
      </w:r>
      <w:r w:rsidR="00782540">
        <w:rPr>
          <w:rFonts w:cs="Times New Roman"/>
        </w:rPr>
        <w:fldChar w:fldCharType="separate"/>
      </w:r>
      <w:r w:rsidR="00575EC6" w:rsidRPr="00575EC6">
        <w:rPr>
          <w:rFonts w:cs="Times New Roman"/>
          <w:noProof/>
        </w:rPr>
        <w:t>(Agus Eko Nugroho, 2020)</w:t>
      </w:r>
      <w:r w:rsidR="00782540">
        <w:rPr>
          <w:rFonts w:cs="Times New Roman"/>
        </w:rPr>
        <w:fldChar w:fldCharType="end"/>
      </w:r>
      <w:r w:rsidR="00B37491">
        <w:rPr>
          <w:rFonts w:cs="Times New Roman"/>
        </w:rPr>
        <w:t xml:space="preserve">. </w:t>
      </w:r>
      <w:r w:rsidR="00B37491" w:rsidRPr="00B37491">
        <w:rPr>
          <w:rFonts w:cs="Times New Roman"/>
          <w:i/>
        </w:rPr>
        <w:t>Ekonom Center of Reform Economics</w:t>
      </w:r>
      <w:r w:rsidR="00B37491" w:rsidRPr="00B37491">
        <w:rPr>
          <w:rFonts w:cs="Times New Roman"/>
        </w:rPr>
        <w:t xml:space="preserve"> (CORE)</w:t>
      </w:r>
      <w:r w:rsidR="00B37491">
        <w:rPr>
          <w:rFonts w:cs="Times New Roman"/>
        </w:rPr>
        <w:t xml:space="preserve"> memperkirakan setidaknya pengangguran akan mencapai 9,35 Juta orang</w:t>
      </w:r>
      <w:r w:rsidR="00CC3668">
        <w:rPr>
          <w:rFonts w:cs="Times New Roman"/>
        </w:rPr>
        <w:t xml:space="preserve"> pada kuartal II tahun 2020. </w:t>
      </w:r>
    </w:p>
    <w:p w14:paraId="6EA9738C" w14:textId="4A8628AA" w:rsidR="007561E7" w:rsidRDefault="007561E7" w:rsidP="00C0326A">
      <w:pPr>
        <w:pStyle w:val="ListParagraph"/>
        <w:spacing w:line="480" w:lineRule="auto"/>
        <w:ind w:left="709" w:firstLine="720"/>
        <w:rPr>
          <w:rFonts w:cs="Times New Roman"/>
        </w:rPr>
      </w:pPr>
      <w:r>
        <w:rPr>
          <w:rFonts w:cs="Times New Roman"/>
        </w:rPr>
        <w:lastRenderedPageBreak/>
        <w:t xml:space="preserve">Beberapa sektor </w:t>
      </w:r>
      <w:r w:rsidR="00CA17E2">
        <w:rPr>
          <w:rFonts w:cs="Times New Roman"/>
        </w:rPr>
        <w:t>p</w:t>
      </w:r>
      <w:r>
        <w:rPr>
          <w:rFonts w:cs="Times New Roman"/>
        </w:rPr>
        <w:t xml:space="preserve">enopang perekonomian Indonesia mengalami penurunan akibat </w:t>
      </w:r>
      <w:r w:rsidR="00CA17E2">
        <w:rPr>
          <w:rFonts w:cs="Times New Roman"/>
        </w:rPr>
        <w:t xml:space="preserve">terserang </w:t>
      </w:r>
      <w:r>
        <w:rPr>
          <w:rFonts w:cs="Times New Roman"/>
        </w:rPr>
        <w:t xml:space="preserve">pandemi covid-19. </w:t>
      </w:r>
      <w:r>
        <w:rPr>
          <w:rFonts w:cs="Times New Roman"/>
          <w:i/>
        </w:rPr>
        <w:t>The Economist Inteligence Unit (EIU)</w:t>
      </w:r>
      <w:r>
        <w:rPr>
          <w:rFonts w:cs="Times New Roman"/>
        </w:rPr>
        <w:t xml:space="preserve"> merevisi pertumbuhan sektor manufaktur sebesar 3.0% menjadi -1.5% (terkoreksi -4.5%) dan sektor jasa </w:t>
      </w:r>
      <w:r w:rsidR="0016652D">
        <w:rPr>
          <w:rFonts w:cs="Times New Roman"/>
        </w:rPr>
        <w:t xml:space="preserve">direvisi </w:t>
      </w:r>
      <w:r>
        <w:rPr>
          <w:rFonts w:cs="Times New Roman"/>
        </w:rPr>
        <w:t>sebesar 7.2% menjadi 2.4% (terkoreksi -4.8%), pertumbuhan sektor pertanian hanya direvisi dari 4.1% menjadi 3.2% (-0.9%)</w:t>
      </w:r>
      <w:r w:rsidR="004F274D">
        <w:rPr>
          <w:rFonts w:cs="Times New Roman"/>
        </w:rPr>
        <w:fldChar w:fldCharType="begin" w:fldLock="1"/>
      </w:r>
      <w:r w:rsidR="00366330">
        <w:rPr>
          <w:rFonts w:cs="Times New Roman"/>
        </w:rPr>
        <w:instrText>ADDIN CSL_CITATION {"citationItems":[{"id":"ITEM-1","itemData":{"DOI":"10.1017/CBO9781107415324.004","ISBN":"9788578110796","ISSN":"1098-6596","PMID":"25246403","abstract":"Predicting the binding mode of flexible polypeptides to proteins is an important task that falls outside the domain of applicability of most small molecule and protein−protein docking tools. Here, we test the small molecule flexible ligand docking program Glide on a set of 19 non-α-helical peptides and systematically improve pose prediction accuracy by enhancing Glide sampling for flexible polypeptides. In addition, scoring of the poses was improved by post-processing with physics-based implicit solvent MM- GBSA calculations. Using the best RMSD among the top 10 scoring poses as a metric, the success rate (RMSD ≤ 2.0 Å for the interface backbone atoms) increased from 21% with default Glide SP settings to 58% with the enhanced peptide sampling and scoring protocol in the case of redocking to the native protein structure. This approaches the accuracy of the recently developed Rosetta FlexPepDock method (63% success for these 19 peptides) while being over 100 times faster. Cross-docking was performed for a subset of cases where an unbound receptor structure was available, and in that case, 40% of peptides were docked successfully. We analyze the results and find that the optimized polypeptide protocol is most accurate for extended peptides of limited size and number of formal charges, defining a domain of applicability for this approach.","author":[{"dropping-particle":"","family":"Yusuf","given":"Arief Anshory","non-dropping-particle":"","parse-names":false,"suffix":""},{"dropping-particle":"","family":"Suganda","given":"Tarkus","non-dropping-particle":"","parse-names":false,"suffix":""},{"dropping-particle":"","family":"Hermanto","given":"","non-dropping-particle":"","parse-names":false,"suffix":""},{"dropping-particle":"","family":"Mansur","given":"Faiz","non-dropping-particle":"","parse-names":false,"suffix":""},{"dropping-particle":"","family":"Hadisoemarto","given":"Panji","non-dropping-particle":"","parse-names":false,"suffix":""}],"container-title":"SDGs Center Unpad","id":"ITEM-1","issued":{"date-parts":[["2020"]]},"page":"1--9","title":"Perspektif SDGs Center Policy Brief No.2/2020","type":"article-journal"},"uris":["http://www.mendeley.com/documents/?uuid=d1c3ba9d-3146-4774-ad7d-0234a4b8d503"]}],"mendeley":{"formattedCitation":"(Yusuf et al., 2020)","plainTextFormattedCitation":"(Yusuf et al., 2020)","previouslyFormattedCitation":"(Yusuf et al., 2020)"},"properties":{"noteIndex":0},"schema":"https://github.com/citation-style-language/schema/raw/master/csl-citation.json"}</w:instrText>
      </w:r>
      <w:r w:rsidR="004F274D">
        <w:rPr>
          <w:rFonts w:cs="Times New Roman"/>
        </w:rPr>
        <w:fldChar w:fldCharType="separate"/>
      </w:r>
      <w:r w:rsidR="00575EC6" w:rsidRPr="00575EC6">
        <w:rPr>
          <w:rFonts w:cs="Times New Roman"/>
          <w:noProof/>
        </w:rPr>
        <w:t>(Yusuf et al., 2020)</w:t>
      </w:r>
      <w:r w:rsidR="004F274D">
        <w:rPr>
          <w:rFonts w:cs="Times New Roman"/>
        </w:rPr>
        <w:fldChar w:fldCharType="end"/>
      </w:r>
      <w:r>
        <w:rPr>
          <w:rFonts w:cs="Times New Roman"/>
        </w:rPr>
        <w:t xml:space="preserve">. Dari data </w:t>
      </w:r>
      <w:r w:rsidR="00CA17E2">
        <w:rPr>
          <w:rFonts w:cs="Times New Roman"/>
        </w:rPr>
        <w:t>yang disediakan EIU</w:t>
      </w:r>
      <w:r>
        <w:rPr>
          <w:rFonts w:cs="Times New Roman"/>
        </w:rPr>
        <w:t xml:space="preserve"> terlihat sektor pertanian saat ini masih </w:t>
      </w:r>
      <w:r w:rsidR="00CA17E2">
        <w:rPr>
          <w:rFonts w:cs="Times New Roman"/>
        </w:rPr>
        <w:t>bertahan</w:t>
      </w:r>
      <w:r>
        <w:rPr>
          <w:rFonts w:cs="Times New Roman"/>
        </w:rPr>
        <w:t xml:space="preserve"> untuk menopang perekonomian Indonesia dimasa pandemi covid-19.</w:t>
      </w:r>
      <w:r>
        <w:t xml:space="preserve"> </w:t>
      </w:r>
      <w:r>
        <w:rPr>
          <w:rFonts w:cs="Times New Roman"/>
        </w:rPr>
        <w:t xml:space="preserve">Berdasarkan data </w:t>
      </w:r>
      <w:r w:rsidR="00D75990">
        <w:rPr>
          <w:rFonts w:cs="Times New Roman"/>
        </w:rPr>
        <w:t xml:space="preserve">dari </w:t>
      </w:r>
      <w:r>
        <w:rPr>
          <w:rFonts w:cs="Times New Roman"/>
        </w:rPr>
        <w:t>Badan Pusat Statistik</w:t>
      </w:r>
      <w:r w:rsidR="00D75990">
        <w:rPr>
          <w:rFonts w:cs="Times New Roman"/>
        </w:rPr>
        <w:t xml:space="preserve"> (BPS)</w:t>
      </w:r>
      <w:r>
        <w:rPr>
          <w:rFonts w:cs="Times New Roman"/>
        </w:rPr>
        <w:t xml:space="preserve"> </w:t>
      </w:r>
      <w:r w:rsidR="00D75990">
        <w:rPr>
          <w:rFonts w:cs="Times New Roman"/>
        </w:rPr>
        <w:t xml:space="preserve">untuk </w:t>
      </w:r>
      <w:r>
        <w:rPr>
          <w:rFonts w:cs="Times New Roman"/>
        </w:rPr>
        <w:t xml:space="preserve">sektor pertanian pada kuartal II 2020 tumbuh 2,19% dibandingkan tahun lalu yang dimana sektor pertanian </w:t>
      </w:r>
      <w:r w:rsidR="00CA17E2">
        <w:rPr>
          <w:rFonts w:cs="Times New Roman"/>
        </w:rPr>
        <w:t xml:space="preserve">memiliki </w:t>
      </w:r>
      <w:r>
        <w:rPr>
          <w:rFonts w:cs="Times New Roman"/>
        </w:rPr>
        <w:t>kontribusi sebesar 15,46% kepada struktur produk domestik bruto Indonesia.</w:t>
      </w:r>
    </w:p>
    <w:p w14:paraId="040509D2" w14:textId="614277AA" w:rsidR="00ED10BD" w:rsidRPr="00BE5E37" w:rsidRDefault="00F10064" w:rsidP="00C0326A">
      <w:pPr>
        <w:pStyle w:val="ListParagraph"/>
        <w:spacing w:line="480" w:lineRule="auto"/>
        <w:ind w:left="709" w:firstLine="720"/>
        <w:rPr>
          <w:rStyle w:val="CommentReference"/>
        </w:rPr>
      </w:pPr>
      <w:r w:rsidRPr="00BE5E37">
        <w:rPr>
          <w:rFonts w:cs="Times New Roman"/>
          <w:i/>
          <w:iCs/>
        </w:rPr>
        <w:t xml:space="preserve">Urban Farming </w:t>
      </w:r>
      <w:r>
        <w:rPr>
          <w:rFonts w:cs="Times New Roman"/>
        </w:rPr>
        <w:t xml:space="preserve">sudah menjadi trend di kota-kota besar dunia tidak ketinggalan di Indonesia juga banyak komunitas dan para pegiat kegitan tersebut. </w:t>
      </w:r>
      <w:r w:rsidR="00BE5E37" w:rsidRPr="00BE5E37">
        <w:rPr>
          <w:rFonts w:cs="Times New Roman"/>
          <w:i/>
          <w:iCs/>
        </w:rPr>
        <w:t>Urban Farming</w:t>
      </w:r>
      <w:r w:rsidR="00BE5E37">
        <w:rPr>
          <w:rFonts w:cs="Times New Roman"/>
          <w:i/>
          <w:iCs/>
        </w:rPr>
        <w:t xml:space="preserve"> </w:t>
      </w:r>
      <w:r w:rsidR="00BE5E37">
        <w:rPr>
          <w:rFonts w:cs="Times New Roman"/>
        </w:rPr>
        <w:t>sering disebut pertanian perkotaan yang merupakan aktivitas atau kegiatan yang memanfaatkan lahan maupun ruang untuk memproduksi hasil pertanian di wilayah perkotaan</w:t>
      </w:r>
      <w:r w:rsidR="00880384">
        <w:rPr>
          <w:rFonts w:cs="Times New Roman"/>
        </w:rPr>
        <w:t xml:space="preserve"> </w:t>
      </w:r>
      <w:r w:rsidR="00880384">
        <w:rPr>
          <w:rFonts w:cs="Times New Roman"/>
        </w:rPr>
        <w:fldChar w:fldCharType="begin" w:fldLock="1"/>
      </w:r>
      <w:r w:rsidR="0014610A">
        <w:rPr>
          <w:rFonts w:cs="Times New Roman"/>
        </w:rPr>
        <w:instrText>ADDIN CSL_CITATION {"citationItems":[{"id":"ITEM-1","itemData":{"URL":"https://jakarta.litbang.pertanian.go.id/ind/index.php/publikasi/artikel/639-konsep-urban-farming-sebagai-solusi-kota-hijau","accessed":{"date-parts":[["2021","7","17"]]},"author":[{"dropping-particle":"","family":"Mayasari","given":"Kartika","non-dropping-particle":"","parse-names":false,"suffix":""}],"container-title":"Litbang Jakarta","id":"ITEM-1","issued":{"date-parts":[["2016"]]},"title":"Konsep Urban Farming sebagai Solusi Kota Hijau","type":"webpage"},"uris":["http://www.mendeley.com/documents/?uuid=0fa6583c-54d9-44e8-8ef2-646ca5a3c409"]}],"mendeley":{"formattedCitation":"(Mayasari, 2016)","plainTextFormattedCitation":"(Mayasari, 2016)","previouslyFormattedCitation":"(Mayasari, 2016)"},"properties":{"noteIndex":0},"schema":"https://github.com/citation-style-language/schema/raw/master/csl-citation.json"}</w:instrText>
      </w:r>
      <w:r w:rsidR="00880384">
        <w:rPr>
          <w:rFonts w:cs="Times New Roman"/>
        </w:rPr>
        <w:fldChar w:fldCharType="separate"/>
      </w:r>
      <w:r w:rsidR="00880384" w:rsidRPr="00880384">
        <w:rPr>
          <w:rFonts w:cs="Times New Roman"/>
          <w:noProof/>
        </w:rPr>
        <w:t>(Mayasari, 2016)</w:t>
      </w:r>
      <w:r w:rsidR="00880384">
        <w:rPr>
          <w:rFonts w:cs="Times New Roman"/>
        </w:rPr>
        <w:fldChar w:fldCharType="end"/>
      </w:r>
      <w:r w:rsidR="00880384">
        <w:rPr>
          <w:rFonts w:cs="Times New Roman"/>
        </w:rPr>
        <w:t xml:space="preserve">. </w:t>
      </w:r>
      <w:r w:rsidR="00F96133">
        <w:rPr>
          <w:rFonts w:cs="Times New Roman"/>
        </w:rPr>
        <w:t>Manfaat dari k</w:t>
      </w:r>
      <w:r w:rsidR="00880384">
        <w:rPr>
          <w:rFonts w:cs="Times New Roman"/>
        </w:rPr>
        <w:t>egiatan ini</w:t>
      </w:r>
      <w:r w:rsidR="00F96133">
        <w:rPr>
          <w:rFonts w:cs="Times New Roman"/>
        </w:rPr>
        <w:t xml:space="preserve"> sangat banyak salah satunya adalah</w:t>
      </w:r>
      <w:r w:rsidR="00880384">
        <w:rPr>
          <w:rFonts w:cs="Times New Roman"/>
        </w:rPr>
        <w:t xml:space="preserve"> termasuk kegiatan yang mendukung penghijauan kota</w:t>
      </w:r>
      <w:r w:rsidR="00F96133">
        <w:rPr>
          <w:rFonts w:cs="Times New Roman"/>
        </w:rPr>
        <w:t xml:space="preserve">, </w:t>
      </w:r>
      <w:r w:rsidR="00880384">
        <w:rPr>
          <w:rFonts w:cs="Times New Roman"/>
        </w:rPr>
        <w:t>dapat mengatasi krisis lahan</w:t>
      </w:r>
      <w:r w:rsidR="00CA17E2">
        <w:rPr>
          <w:rFonts w:cs="Times New Roman"/>
        </w:rPr>
        <w:t xml:space="preserve"> untuk</w:t>
      </w:r>
      <w:r w:rsidR="00880384">
        <w:rPr>
          <w:rFonts w:cs="Times New Roman"/>
        </w:rPr>
        <w:t xml:space="preserve"> pertanian di tengah kota</w:t>
      </w:r>
      <w:r w:rsidR="00F96133">
        <w:rPr>
          <w:rFonts w:cs="Times New Roman"/>
        </w:rPr>
        <w:t xml:space="preserve">, dan </w:t>
      </w:r>
      <w:r w:rsidR="00CA17E2">
        <w:rPr>
          <w:rFonts w:cs="Times New Roman"/>
        </w:rPr>
        <w:t>menjadi tempat ke</w:t>
      </w:r>
      <w:r w:rsidR="00F96133">
        <w:rPr>
          <w:rFonts w:cs="Times New Roman"/>
        </w:rPr>
        <w:t xml:space="preserve">tersedian bahan pangan bagi penduduk kota. </w:t>
      </w:r>
      <w:r w:rsidR="00F96133" w:rsidRPr="00F96133">
        <w:rPr>
          <w:rFonts w:cs="Times New Roman"/>
          <w:i/>
          <w:iCs/>
        </w:rPr>
        <w:t>Urban farming</w:t>
      </w:r>
      <w:r w:rsidR="00F96133">
        <w:rPr>
          <w:rFonts w:cs="Times New Roman"/>
        </w:rPr>
        <w:t xml:space="preserve"> memiliki </w:t>
      </w:r>
      <w:r w:rsidR="00CA17E2">
        <w:rPr>
          <w:rFonts w:cs="Times New Roman"/>
        </w:rPr>
        <w:t>bermacam-</w:t>
      </w:r>
      <w:r w:rsidR="00F96133">
        <w:rPr>
          <w:rFonts w:cs="Times New Roman"/>
        </w:rPr>
        <w:t xml:space="preserve">macam teknik yang dapat digunakan diantaranya </w:t>
      </w:r>
      <w:r w:rsidR="00CA17E2">
        <w:rPr>
          <w:rFonts w:cs="Times New Roman"/>
        </w:rPr>
        <w:t>adalah</w:t>
      </w:r>
      <w:r w:rsidR="00F96133">
        <w:rPr>
          <w:rFonts w:cs="Times New Roman"/>
        </w:rPr>
        <w:t xml:space="preserve"> hidroponik, vertikultur, </w:t>
      </w:r>
      <w:r w:rsidR="00F96133" w:rsidRPr="00EE6DFE">
        <w:rPr>
          <w:rFonts w:cs="Times New Roman"/>
        </w:rPr>
        <w:t>aquaponi</w:t>
      </w:r>
      <w:r w:rsidR="00EE6DFE">
        <w:rPr>
          <w:rFonts w:cs="Times New Roman"/>
        </w:rPr>
        <w:t>k</w:t>
      </w:r>
      <w:r w:rsidR="00F96133">
        <w:rPr>
          <w:rFonts w:cs="Times New Roman"/>
        </w:rPr>
        <w:t xml:space="preserve">, dan </w:t>
      </w:r>
      <w:r w:rsidR="00F96133" w:rsidRPr="00F96133">
        <w:rPr>
          <w:rFonts w:cs="Times New Roman"/>
          <w:i/>
          <w:iCs/>
        </w:rPr>
        <w:t>wallgardening</w:t>
      </w:r>
      <w:r w:rsidR="00F96133">
        <w:rPr>
          <w:rFonts w:cs="Times New Roman"/>
          <w:i/>
          <w:iCs/>
        </w:rPr>
        <w:t>.</w:t>
      </w:r>
    </w:p>
    <w:p w14:paraId="4AB70F29" w14:textId="6B85F24E" w:rsidR="00EC78A7" w:rsidRPr="00642E63" w:rsidRDefault="00CC3668" w:rsidP="00642E63">
      <w:pPr>
        <w:pStyle w:val="ListParagraph"/>
        <w:spacing w:line="480" w:lineRule="auto"/>
        <w:ind w:left="709" w:firstLine="720"/>
        <w:rPr>
          <w:rFonts w:cs="Times New Roman"/>
        </w:rPr>
      </w:pPr>
      <w:r>
        <w:rPr>
          <w:rFonts w:cs="Times New Roman"/>
        </w:rPr>
        <w:t xml:space="preserve">Dari masalah diatas, </w:t>
      </w:r>
      <w:r w:rsidR="00006C82">
        <w:rPr>
          <w:rFonts w:cs="Times New Roman"/>
        </w:rPr>
        <w:t xml:space="preserve">dapat </w:t>
      </w:r>
      <w:r w:rsidR="003C62DD">
        <w:rPr>
          <w:rFonts w:cs="Times New Roman"/>
        </w:rPr>
        <w:t>di</w:t>
      </w:r>
      <w:r w:rsidR="00006C82">
        <w:rPr>
          <w:rFonts w:cs="Times New Roman"/>
        </w:rPr>
        <w:t>k</w:t>
      </w:r>
      <w:r>
        <w:rPr>
          <w:rFonts w:cs="Times New Roman"/>
        </w:rPr>
        <w:t xml:space="preserve">embangkan aplikasi </w:t>
      </w:r>
      <w:r w:rsidRPr="00CC3668">
        <w:rPr>
          <w:rFonts w:cs="Times New Roman"/>
          <w:i/>
        </w:rPr>
        <w:t>mobile</w:t>
      </w:r>
      <w:r>
        <w:rPr>
          <w:rFonts w:cs="Times New Roman"/>
        </w:rPr>
        <w:t xml:space="preserve"> atau </w:t>
      </w:r>
      <w:r w:rsidRPr="00CC3668">
        <w:rPr>
          <w:rFonts w:cs="Times New Roman"/>
          <w:i/>
        </w:rPr>
        <w:t>mobile app</w:t>
      </w:r>
      <w:r>
        <w:rPr>
          <w:rFonts w:cs="Times New Roman"/>
        </w:rPr>
        <w:t xml:space="preserve"> </w:t>
      </w:r>
      <w:r w:rsidR="00B70687">
        <w:rPr>
          <w:rFonts w:cs="Times New Roman"/>
        </w:rPr>
        <w:t xml:space="preserve">yang diharapkan </w:t>
      </w:r>
      <w:r w:rsidR="00CA17E2">
        <w:rPr>
          <w:rFonts w:cs="Times New Roman"/>
        </w:rPr>
        <w:t>mampu</w:t>
      </w:r>
      <w:r w:rsidR="00B70687">
        <w:rPr>
          <w:rFonts w:cs="Times New Roman"/>
        </w:rPr>
        <w:t xml:space="preserve"> mengatasi masalah pengangguran dengan </w:t>
      </w:r>
      <w:r w:rsidR="00D76317">
        <w:rPr>
          <w:rFonts w:cs="Times New Roman"/>
        </w:rPr>
        <w:t>sistem kolaborasi</w:t>
      </w:r>
      <w:r w:rsidR="00B70687">
        <w:rPr>
          <w:rFonts w:cs="Times New Roman"/>
        </w:rPr>
        <w:t xml:space="preserve">. </w:t>
      </w:r>
      <w:r w:rsidR="00862800">
        <w:rPr>
          <w:rFonts w:cs="Times New Roman"/>
        </w:rPr>
        <w:t xml:space="preserve">Aplikasi ini diperuntukkan untuk masyarakat yang ingin berkebun atau bertani tetapi memiliki </w:t>
      </w:r>
      <w:r w:rsidR="00400FAE">
        <w:rPr>
          <w:rFonts w:cs="Times New Roman"/>
        </w:rPr>
        <w:t>kendal</w:t>
      </w:r>
      <w:r w:rsidR="004061F0">
        <w:rPr>
          <w:rFonts w:cs="Times New Roman"/>
        </w:rPr>
        <w:t>a</w:t>
      </w:r>
      <w:r w:rsidR="003C62DD">
        <w:rPr>
          <w:rFonts w:cs="Times New Roman"/>
        </w:rPr>
        <w:t xml:space="preserve"> lahan</w:t>
      </w:r>
      <w:r w:rsidR="00A40B3C">
        <w:rPr>
          <w:rFonts w:cs="Times New Roman"/>
        </w:rPr>
        <w:t>.</w:t>
      </w:r>
      <w:r w:rsidR="004061F0">
        <w:rPr>
          <w:rFonts w:cs="Times New Roman"/>
        </w:rPr>
        <w:t xml:space="preserve"> </w:t>
      </w:r>
      <w:r w:rsidR="00B70687">
        <w:rPr>
          <w:rFonts w:cs="Times New Roman"/>
        </w:rPr>
        <w:t xml:space="preserve">Aplikasi </w:t>
      </w:r>
      <w:r w:rsidR="00862800">
        <w:rPr>
          <w:rFonts w:cs="Times New Roman"/>
        </w:rPr>
        <w:t>ini</w:t>
      </w:r>
      <w:r w:rsidR="00B70687">
        <w:rPr>
          <w:rFonts w:cs="Times New Roman"/>
        </w:rPr>
        <w:t xml:space="preserve"> digunakan sebagai </w:t>
      </w:r>
      <w:r w:rsidR="00B70687" w:rsidRPr="00B70687">
        <w:rPr>
          <w:rFonts w:cs="Times New Roman"/>
          <w:i/>
        </w:rPr>
        <w:t>platform</w:t>
      </w:r>
      <w:r w:rsidR="00B70687">
        <w:rPr>
          <w:rFonts w:cs="Times New Roman"/>
        </w:rPr>
        <w:t xml:space="preserve"> sewa menyewa lahan untuk bertani dan jual beli produk pertanian, seperti hasil </w:t>
      </w:r>
      <w:r w:rsidR="00CA17E2">
        <w:rPr>
          <w:rFonts w:cs="Times New Roman"/>
        </w:rPr>
        <w:t>per</w:t>
      </w:r>
      <w:r w:rsidR="00B70687">
        <w:rPr>
          <w:rFonts w:cs="Times New Roman"/>
        </w:rPr>
        <w:t>tani</w:t>
      </w:r>
      <w:r w:rsidR="00CA17E2">
        <w:rPr>
          <w:rFonts w:cs="Times New Roman"/>
        </w:rPr>
        <w:t>an</w:t>
      </w:r>
      <w:r w:rsidR="00B70687">
        <w:rPr>
          <w:rFonts w:cs="Times New Roman"/>
        </w:rPr>
        <w:t xml:space="preserve">, peralatan </w:t>
      </w:r>
      <w:r w:rsidR="00CA17E2">
        <w:rPr>
          <w:rFonts w:cs="Times New Roman"/>
        </w:rPr>
        <w:t>per</w:t>
      </w:r>
      <w:r w:rsidR="00D76317">
        <w:rPr>
          <w:rFonts w:cs="Times New Roman"/>
        </w:rPr>
        <w:t>tani</w:t>
      </w:r>
      <w:r w:rsidR="00CA17E2">
        <w:rPr>
          <w:rFonts w:cs="Times New Roman"/>
        </w:rPr>
        <w:t>an</w:t>
      </w:r>
      <w:r w:rsidR="00B70687">
        <w:rPr>
          <w:rFonts w:cs="Times New Roman"/>
        </w:rPr>
        <w:t xml:space="preserve">, obat pertanian, hingga bibit dari buah dan sayur. </w:t>
      </w:r>
      <w:r w:rsidR="00D76317">
        <w:rPr>
          <w:rFonts w:cs="Times New Roman"/>
        </w:rPr>
        <w:t xml:space="preserve">Dengan </w:t>
      </w:r>
      <w:r w:rsidR="00A46A2F">
        <w:rPr>
          <w:rFonts w:cs="Times New Roman"/>
        </w:rPr>
        <w:t xml:space="preserve">menggunakan </w:t>
      </w:r>
      <w:r w:rsidR="00D76317">
        <w:rPr>
          <w:rFonts w:cs="Times New Roman"/>
        </w:rPr>
        <w:t xml:space="preserve">sistem </w:t>
      </w:r>
      <w:r w:rsidR="00D76317">
        <w:rPr>
          <w:rFonts w:cs="Times New Roman"/>
        </w:rPr>
        <w:lastRenderedPageBreak/>
        <w:t>kolaborasi seperti ini diharapkan mampu untuk</w:t>
      </w:r>
      <w:r w:rsidR="00862800">
        <w:rPr>
          <w:rFonts w:cs="Times New Roman"/>
        </w:rPr>
        <w:t xml:space="preserve"> menggerakkan roda perekonomian masyarakat melalui sektor pertanian.</w:t>
      </w:r>
      <w:r w:rsidR="00D76317">
        <w:rPr>
          <w:rFonts w:cs="Times New Roman"/>
        </w:rPr>
        <w:t xml:space="preserve"> </w:t>
      </w:r>
    </w:p>
    <w:p w14:paraId="4B063849" w14:textId="5737C105" w:rsidR="00291571" w:rsidRDefault="00291571" w:rsidP="001673F0">
      <w:pPr>
        <w:pStyle w:val="Heading2"/>
        <w:numPr>
          <w:ilvl w:val="1"/>
          <w:numId w:val="30"/>
        </w:numPr>
        <w:ind w:left="709" w:hanging="709"/>
      </w:pPr>
      <w:bookmarkStart w:id="4" w:name="_Toc53076677"/>
      <w:bookmarkStart w:id="5" w:name="_Toc78533462"/>
      <w:r w:rsidRPr="00291571">
        <w:t>Rumusan Masalah</w:t>
      </w:r>
      <w:bookmarkEnd w:id="4"/>
      <w:bookmarkEnd w:id="5"/>
    </w:p>
    <w:p w14:paraId="258BDCA9" w14:textId="3E0DA710" w:rsidR="005A167E" w:rsidRPr="00EC78A7" w:rsidRDefault="00862800" w:rsidP="00EC78A7">
      <w:pPr>
        <w:pStyle w:val="ListParagraph"/>
        <w:spacing w:line="480" w:lineRule="auto"/>
        <w:rPr>
          <w:rFonts w:cs="Times New Roman"/>
        </w:rPr>
      </w:pPr>
      <w:r w:rsidRPr="007D5DC4">
        <w:rPr>
          <w:rFonts w:cs="Times New Roman"/>
        </w:rPr>
        <w:t xml:space="preserve">Berdasarkan latar belakang masalah di atas, </w:t>
      </w:r>
      <w:r w:rsidR="0071427F">
        <w:rPr>
          <w:rFonts w:cs="Times New Roman"/>
        </w:rPr>
        <w:t xml:space="preserve">maka </w:t>
      </w:r>
      <w:r w:rsidR="00084A68">
        <w:rPr>
          <w:rFonts w:cs="Times New Roman"/>
        </w:rPr>
        <w:t>rumusan masalahnya yaitu</w:t>
      </w:r>
      <w:r>
        <w:rPr>
          <w:rFonts w:cs="Times New Roman"/>
        </w:rPr>
        <w:t xml:space="preserve"> bagaimana merancang UI/UX</w:t>
      </w:r>
      <w:r w:rsidRPr="00E679D2">
        <w:rPr>
          <w:rFonts w:cs="Times New Roman"/>
        </w:rPr>
        <w:t xml:space="preserve"> aplikasi mobile </w:t>
      </w:r>
      <w:r w:rsidR="009464B8">
        <w:rPr>
          <w:rFonts w:cs="Times New Roman"/>
        </w:rPr>
        <w:t xml:space="preserve">kolaborasi </w:t>
      </w:r>
      <w:r w:rsidR="009464B8" w:rsidRPr="009464B8">
        <w:rPr>
          <w:rFonts w:cs="Times New Roman"/>
          <w:i/>
        </w:rPr>
        <w:t>urban farming</w:t>
      </w:r>
      <w:r>
        <w:rPr>
          <w:rFonts w:cs="Times New Roman"/>
        </w:rPr>
        <w:t xml:space="preserve"> </w:t>
      </w:r>
      <w:r w:rsidRPr="00E679D2">
        <w:rPr>
          <w:rFonts w:cs="Times New Roman"/>
        </w:rPr>
        <w:t xml:space="preserve">dengan </w:t>
      </w:r>
      <w:r w:rsidR="00A40B3C">
        <w:rPr>
          <w:rFonts w:cs="Times New Roman"/>
        </w:rPr>
        <w:t xml:space="preserve">metode </w:t>
      </w:r>
      <w:r w:rsidRPr="00862800">
        <w:rPr>
          <w:rFonts w:cs="Times New Roman"/>
          <w:i/>
        </w:rPr>
        <w:t>design</w:t>
      </w:r>
      <w:r w:rsidR="00A40B3C">
        <w:rPr>
          <w:rFonts w:cs="Times New Roman"/>
          <w:i/>
        </w:rPr>
        <w:t xml:space="preserve"> thinking</w:t>
      </w:r>
      <w:r>
        <w:rPr>
          <w:rFonts w:cs="Times New Roman"/>
        </w:rPr>
        <w:t>.</w:t>
      </w:r>
    </w:p>
    <w:p w14:paraId="3534EE41" w14:textId="77777777" w:rsidR="003E193F" w:rsidRDefault="003E193F" w:rsidP="001673F0">
      <w:pPr>
        <w:pStyle w:val="Heading2"/>
        <w:numPr>
          <w:ilvl w:val="1"/>
          <w:numId w:val="30"/>
        </w:numPr>
        <w:ind w:left="709" w:hanging="709"/>
      </w:pPr>
      <w:bookmarkStart w:id="6" w:name="_Toc53076678"/>
      <w:bookmarkStart w:id="7" w:name="_Toc78533463"/>
      <w:r>
        <w:t>Tujuan</w:t>
      </w:r>
      <w:bookmarkEnd w:id="6"/>
      <w:bookmarkEnd w:id="7"/>
      <w:r>
        <w:t xml:space="preserve"> </w:t>
      </w:r>
    </w:p>
    <w:p w14:paraId="391902C8" w14:textId="26C011AB" w:rsidR="003E193F" w:rsidRPr="00BF7446" w:rsidRDefault="00FA7CE9" w:rsidP="00BF7446">
      <w:pPr>
        <w:pStyle w:val="ListParagraph"/>
        <w:spacing w:line="480" w:lineRule="auto"/>
        <w:ind w:hanging="11"/>
        <w:rPr>
          <w:rFonts w:cs="Times New Roman"/>
        </w:rPr>
      </w:pPr>
      <w:r>
        <w:rPr>
          <w:rFonts w:cs="Times New Roman"/>
        </w:rPr>
        <w:t>Tujuan perancangan</w:t>
      </w:r>
      <w:r w:rsidR="003E193F">
        <w:rPr>
          <w:rFonts w:cs="Times New Roman"/>
        </w:rPr>
        <w:t xml:space="preserve"> </w:t>
      </w:r>
      <w:r w:rsidR="0012628B">
        <w:rPr>
          <w:rFonts w:cs="Times New Roman"/>
        </w:rPr>
        <w:t>ini</w:t>
      </w:r>
      <w:r w:rsidR="003E193F">
        <w:rPr>
          <w:rFonts w:cs="Times New Roman"/>
        </w:rPr>
        <w:t xml:space="preserve"> </w:t>
      </w:r>
      <w:r w:rsidR="00BF7446">
        <w:rPr>
          <w:rFonts w:cs="Times New Roman"/>
        </w:rPr>
        <w:t>adalah m</w:t>
      </w:r>
      <w:r w:rsidR="00BB271B" w:rsidRPr="00BF7446">
        <w:rPr>
          <w:rFonts w:cs="Times New Roman"/>
        </w:rPr>
        <w:t xml:space="preserve">erancang desain </w:t>
      </w:r>
      <w:r w:rsidR="000753A3" w:rsidRPr="00BF7446">
        <w:rPr>
          <w:rFonts w:cs="Times New Roman"/>
          <w:i/>
        </w:rPr>
        <w:t>user interface</w:t>
      </w:r>
      <w:r w:rsidR="000753A3" w:rsidRPr="00BF7446">
        <w:rPr>
          <w:rFonts w:cs="Times New Roman"/>
        </w:rPr>
        <w:t xml:space="preserve"> dan </w:t>
      </w:r>
      <w:r w:rsidR="000753A3" w:rsidRPr="00BF7446">
        <w:rPr>
          <w:rFonts w:cs="Times New Roman"/>
          <w:i/>
        </w:rPr>
        <w:t>user experience</w:t>
      </w:r>
      <w:r w:rsidR="000753A3" w:rsidRPr="00BF7446">
        <w:rPr>
          <w:rFonts w:cs="Times New Roman"/>
        </w:rPr>
        <w:t xml:space="preserve"> </w:t>
      </w:r>
      <w:r w:rsidR="00BB271B" w:rsidRPr="00BF7446">
        <w:rPr>
          <w:rFonts w:cs="Times New Roman"/>
          <w:i/>
        </w:rPr>
        <w:t>mobile</w:t>
      </w:r>
      <w:r w:rsidR="000753A3" w:rsidRPr="00BF7446">
        <w:rPr>
          <w:rFonts w:cs="Times New Roman"/>
          <w:i/>
        </w:rPr>
        <w:t xml:space="preserve"> app</w:t>
      </w:r>
      <w:r w:rsidR="00BB271B" w:rsidRPr="00BF7446">
        <w:rPr>
          <w:rFonts w:cs="Times New Roman"/>
        </w:rPr>
        <w:t xml:space="preserve"> sewa menyewa lahan untuk </w:t>
      </w:r>
      <w:r w:rsidR="00BB271B" w:rsidRPr="00BF7446">
        <w:rPr>
          <w:rFonts w:cs="Times New Roman"/>
          <w:i/>
        </w:rPr>
        <w:t>urban farming</w:t>
      </w:r>
      <w:r w:rsidR="003E193F" w:rsidRPr="00BF7446">
        <w:rPr>
          <w:rFonts w:cs="Times New Roman"/>
        </w:rPr>
        <w:t>.</w:t>
      </w:r>
    </w:p>
    <w:p w14:paraId="1D589CED" w14:textId="77777777" w:rsidR="00E41CB0" w:rsidRDefault="00E41CB0" w:rsidP="001673F0">
      <w:pPr>
        <w:pStyle w:val="Heading2"/>
        <w:numPr>
          <w:ilvl w:val="1"/>
          <w:numId w:val="30"/>
        </w:numPr>
        <w:ind w:left="709" w:hanging="709"/>
      </w:pPr>
      <w:bookmarkStart w:id="8" w:name="_Toc53076679"/>
      <w:bookmarkStart w:id="9" w:name="_Toc78533464"/>
      <w:r>
        <w:t>Manfaat</w:t>
      </w:r>
      <w:bookmarkEnd w:id="8"/>
      <w:bookmarkEnd w:id="9"/>
      <w:r>
        <w:t xml:space="preserve"> </w:t>
      </w:r>
    </w:p>
    <w:p w14:paraId="6B88DF9A" w14:textId="469B406D" w:rsidR="00E41CB0" w:rsidRPr="006E123E" w:rsidRDefault="00FC3375" w:rsidP="006E123E">
      <w:pPr>
        <w:pStyle w:val="Heading3"/>
      </w:pPr>
      <w:bookmarkStart w:id="10" w:name="_Toc53076680"/>
      <w:bookmarkStart w:id="11" w:name="_Toc78533465"/>
      <w:r>
        <w:t>1.4.1</w:t>
      </w:r>
      <w:r>
        <w:tab/>
      </w:r>
      <w:r w:rsidR="004061F0" w:rsidRPr="006E123E">
        <w:t>Manfaat Untuk</w:t>
      </w:r>
      <w:r w:rsidR="00C060B1" w:rsidRPr="006E123E">
        <w:t xml:space="preserve"> Pendidikan</w:t>
      </w:r>
      <w:bookmarkEnd w:id="10"/>
      <w:bookmarkEnd w:id="11"/>
    </w:p>
    <w:p w14:paraId="7CF6F6ED" w14:textId="77777777" w:rsidR="00E41CB0" w:rsidRPr="002B1035" w:rsidRDefault="00E41CB0" w:rsidP="001673F0">
      <w:pPr>
        <w:pStyle w:val="ListParagraph"/>
        <w:numPr>
          <w:ilvl w:val="0"/>
          <w:numId w:val="2"/>
        </w:numPr>
        <w:spacing w:line="480" w:lineRule="auto"/>
        <w:ind w:left="1134"/>
        <w:rPr>
          <w:rFonts w:cs="Times New Roman"/>
          <w:b/>
        </w:rPr>
      </w:pPr>
      <w:r>
        <w:rPr>
          <w:rFonts w:cs="Times New Roman"/>
        </w:rPr>
        <w:t xml:space="preserve">Sebagai </w:t>
      </w:r>
      <w:r w:rsidR="004061F0">
        <w:rPr>
          <w:rFonts w:cs="Times New Roman"/>
        </w:rPr>
        <w:t xml:space="preserve">referensi </w:t>
      </w:r>
      <w:r>
        <w:rPr>
          <w:rFonts w:cs="Times New Roman"/>
        </w:rPr>
        <w:t>untuk penelitian atau perancangan selanjutnya.</w:t>
      </w:r>
    </w:p>
    <w:p w14:paraId="296BD62A" w14:textId="77777777" w:rsidR="00E41CB0" w:rsidRPr="00E41CB0" w:rsidRDefault="009C3F25" w:rsidP="001673F0">
      <w:pPr>
        <w:pStyle w:val="ListParagraph"/>
        <w:numPr>
          <w:ilvl w:val="0"/>
          <w:numId w:val="2"/>
        </w:numPr>
        <w:spacing w:line="480" w:lineRule="auto"/>
        <w:ind w:left="1134"/>
        <w:rPr>
          <w:rFonts w:cs="Times New Roman"/>
          <w:b/>
        </w:rPr>
      </w:pPr>
      <w:r>
        <w:rPr>
          <w:rFonts w:cs="Times New Roman"/>
        </w:rPr>
        <w:t xml:space="preserve">Untuk mengenalkan </w:t>
      </w:r>
      <w:r w:rsidR="008E50D6">
        <w:rPr>
          <w:rFonts w:cs="Times New Roman"/>
        </w:rPr>
        <w:t>pentingnya UI/UX pada suatu aplikasi.</w:t>
      </w:r>
    </w:p>
    <w:p w14:paraId="2903CAAC" w14:textId="3A2B548B" w:rsidR="00E41CB0" w:rsidRDefault="00FC3375" w:rsidP="006E123E">
      <w:pPr>
        <w:pStyle w:val="Heading3"/>
      </w:pPr>
      <w:bookmarkStart w:id="12" w:name="_Toc53076681"/>
      <w:bookmarkStart w:id="13" w:name="_Toc78533466"/>
      <w:r>
        <w:t>1.4.2</w:t>
      </w:r>
      <w:r>
        <w:tab/>
      </w:r>
      <w:r w:rsidR="00E41CB0">
        <w:t xml:space="preserve">Manfaat </w:t>
      </w:r>
      <w:r w:rsidR="00C060B1">
        <w:t>Untuk Masyarakat</w:t>
      </w:r>
      <w:bookmarkEnd w:id="12"/>
      <w:bookmarkEnd w:id="13"/>
    </w:p>
    <w:p w14:paraId="1182F1EB" w14:textId="77777777" w:rsidR="00E41CB0" w:rsidRDefault="008E50D6" w:rsidP="001673F0">
      <w:pPr>
        <w:pStyle w:val="ListParagraph"/>
        <w:numPr>
          <w:ilvl w:val="0"/>
          <w:numId w:val="3"/>
        </w:numPr>
        <w:spacing w:line="480" w:lineRule="auto"/>
        <w:ind w:left="1134"/>
        <w:rPr>
          <w:rFonts w:cs="Times New Roman"/>
        </w:rPr>
      </w:pPr>
      <w:r>
        <w:rPr>
          <w:rFonts w:cs="Times New Roman"/>
        </w:rPr>
        <w:t>Membantu</w:t>
      </w:r>
      <w:r w:rsidR="00E41CB0">
        <w:rPr>
          <w:rFonts w:cs="Times New Roman"/>
        </w:rPr>
        <w:t xml:space="preserve"> </w:t>
      </w:r>
      <w:r>
        <w:rPr>
          <w:rFonts w:cs="Times New Roman"/>
        </w:rPr>
        <w:t>memfasilitasi masyarakat dalam berkolaborasi pada bidang pertanian</w:t>
      </w:r>
      <w:r w:rsidR="00E41CB0">
        <w:rPr>
          <w:rFonts w:cs="Times New Roman"/>
        </w:rPr>
        <w:t>.</w:t>
      </w:r>
    </w:p>
    <w:p w14:paraId="67877825" w14:textId="77777777" w:rsidR="00A95905" w:rsidRPr="00C26A15" w:rsidRDefault="008E50D6" w:rsidP="001673F0">
      <w:pPr>
        <w:pStyle w:val="ListParagraph"/>
        <w:numPr>
          <w:ilvl w:val="0"/>
          <w:numId w:val="3"/>
        </w:numPr>
        <w:spacing w:line="480" w:lineRule="auto"/>
        <w:ind w:left="1134"/>
        <w:rPr>
          <w:rFonts w:cs="Times New Roman"/>
        </w:rPr>
      </w:pPr>
      <w:r>
        <w:rPr>
          <w:rFonts w:cs="Times New Roman"/>
        </w:rPr>
        <w:t>Membantu memfasilitasi kebutuhan pertanian dan pemasaran produk pertanian</w:t>
      </w:r>
      <w:r w:rsidR="00E41CB0" w:rsidRPr="00E41CB0">
        <w:rPr>
          <w:rFonts w:cs="Times New Roman"/>
        </w:rPr>
        <w:t>.</w:t>
      </w:r>
      <w:bookmarkStart w:id="14" w:name="_Toc53076682"/>
    </w:p>
    <w:p w14:paraId="531910FC" w14:textId="77777777" w:rsidR="003E193F" w:rsidRDefault="003E193F" w:rsidP="001673F0">
      <w:pPr>
        <w:pStyle w:val="Heading2"/>
        <w:numPr>
          <w:ilvl w:val="1"/>
          <w:numId w:val="30"/>
        </w:numPr>
        <w:ind w:left="709" w:hanging="709"/>
      </w:pPr>
      <w:bookmarkStart w:id="15" w:name="_Toc78533467"/>
      <w:r>
        <w:t xml:space="preserve">Batasan </w:t>
      </w:r>
      <w:r w:rsidR="00E41CB0">
        <w:t>Masalah</w:t>
      </w:r>
      <w:bookmarkEnd w:id="14"/>
      <w:bookmarkEnd w:id="15"/>
    </w:p>
    <w:p w14:paraId="03AD82D2" w14:textId="77777777" w:rsidR="003E193F" w:rsidRDefault="003E193F" w:rsidP="003E193F">
      <w:pPr>
        <w:pStyle w:val="ListParagraph"/>
        <w:spacing w:line="480" w:lineRule="auto"/>
        <w:rPr>
          <w:rFonts w:cs="Times New Roman"/>
        </w:rPr>
      </w:pPr>
      <w:r>
        <w:rPr>
          <w:rFonts w:cs="Times New Roman"/>
        </w:rPr>
        <w:t xml:space="preserve">Batasan </w:t>
      </w:r>
      <w:r w:rsidR="00E41CB0">
        <w:rPr>
          <w:rFonts w:cs="Times New Roman"/>
        </w:rPr>
        <w:t>masalah</w:t>
      </w:r>
      <w:r w:rsidR="0012628B">
        <w:rPr>
          <w:rFonts w:cs="Times New Roman"/>
        </w:rPr>
        <w:t xml:space="preserve"> dalam perancangan</w:t>
      </w:r>
      <w:r w:rsidR="00FA7CE9">
        <w:rPr>
          <w:rFonts w:cs="Times New Roman"/>
        </w:rPr>
        <w:t xml:space="preserve"> </w:t>
      </w:r>
      <w:r>
        <w:rPr>
          <w:rFonts w:cs="Times New Roman"/>
        </w:rPr>
        <w:t>ini adalah sebagai berikut :</w:t>
      </w:r>
    </w:p>
    <w:p w14:paraId="32805BA7" w14:textId="77777777" w:rsidR="00E41CB0" w:rsidRDefault="00FA7CE9" w:rsidP="001673F0">
      <w:pPr>
        <w:pStyle w:val="ListParagraph"/>
        <w:numPr>
          <w:ilvl w:val="0"/>
          <w:numId w:val="1"/>
        </w:numPr>
        <w:spacing w:line="480" w:lineRule="auto"/>
        <w:ind w:left="1418" w:hanging="709"/>
        <w:rPr>
          <w:rFonts w:cs="Times New Roman"/>
        </w:rPr>
      </w:pPr>
      <w:r>
        <w:rPr>
          <w:rFonts w:cs="Times New Roman"/>
        </w:rPr>
        <w:t xml:space="preserve">Sumber data dan </w:t>
      </w:r>
      <w:r w:rsidRPr="00FA7CE9">
        <w:rPr>
          <w:rFonts w:cs="Times New Roman"/>
          <w:i/>
        </w:rPr>
        <w:t>user</w:t>
      </w:r>
      <w:r>
        <w:rPr>
          <w:rFonts w:cs="Times New Roman"/>
        </w:rPr>
        <w:t xml:space="preserve"> diambil dari Kota Malang.</w:t>
      </w:r>
    </w:p>
    <w:p w14:paraId="0148D357" w14:textId="626E046C" w:rsidR="002B1035" w:rsidRDefault="008853FC" w:rsidP="001673F0">
      <w:pPr>
        <w:pStyle w:val="ListParagraph"/>
        <w:numPr>
          <w:ilvl w:val="0"/>
          <w:numId w:val="1"/>
        </w:numPr>
        <w:spacing w:line="480" w:lineRule="auto"/>
        <w:ind w:left="1418" w:hanging="709"/>
        <w:rPr>
          <w:rFonts w:cs="Times New Roman"/>
        </w:rPr>
      </w:pPr>
      <w:r>
        <w:rPr>
          <w:rFonts w:cs="Times New Roman"/>
        </w:rPr>
        <w:t xml:space="preserve">Perancangan </w:t>
      </w:r>
      <w:r w:rsidR="00AD67CB">
        <w:rPr>
          <w:rFonts w:cs="Times New Roman"/>
        </w:rPr>
        <w:t xml:space="preserve">ini </w:t>
      </w:r>
      <w:r w:rsidR="00A46A2F">
        <w:rPr>
          <w:rFonts w:cs="Times New Roman"/>
        </w:rPr>
        <w:t xml:space="preserve">dirancang sampai </w:t>
      </w:r>
      <w:r w:rsidR="00674D4A">
        <w:rPr>
          <w:rFonts w:cs="Times New Roman"/>
        </w:rPr>
        <w:t>prototipe atau purwarupa</w:t>
      </w:r>
      <w:r>
        <w:rPr>
          <w:rFonts w:cs="Times New Roman"/>
          <w:i/>
        </w:rPr>
        <w:t xml:space="preserve"> </w:t>
      </w:r>
      <w:r>
        <w:rPr>
          <w:rFonts w:cs="Times New Roman"/>
        </w:rPr>
        <w:t xml:space="preserve">dan </w:t>
      </w:r>
      <w:r w:rsidR="00674D4A">
        <w:rPr>
          <w:rFonts w:cs="Times New Roman"/>
        </w:rPr>
        <w:t>model desain</w:t>
      </w:r>
      <w:r w:rsidR="002B1035" w:rsidRPr="00B75858">
        <w:rPr>
          <w:rFonts w:cs="Times New Roman"/>
        </w:rPr>
        <w:t>.</w:t>
      </w:r>
    </w:p>
    <w:p w14:paraId="2BF89F61" w14:textId="2EA2D8DB" w:rsidR="00F521F6" w:rsidRPr="00EC78A7" w:rsidRDefault="00FA7CE9" w:rsidP="001673F0">
      <w:pPr>
        <w:pStyle w:val="ListParagraph"/>
        <w:numPr>
          <w:ilvl w:val="0"/>
          <w:numId w:val="1"/>
        </w:numPr>
        <w:spacing w:line="480" w:lineRule="auto"/>
        <w:ind w:left="1418" w:hanging="709"/>
        <w:rPr>
          <w:rFonts w:cs="Times New Roman"/>
          <w:i/>
        </w:rPr>
      </w:pPr>
      <w:r w:rsidRPr="00F243A2">
        <w:rPr>
          <w:rFonts w:cs="Times New Roman"/>
        </w:rPr>
        <w:t>Menggunakan medi</w:t>
      </w:r>
      <w:r w:rsidR="00AD67CB" w:rsidRPr="00F243A2">
        <w:rPr>
          <w:rFonts w:cs="Times New Roman"/>
        </w:rPr>
        <w:t xml:space="preserve">um </w:t>
      </w:r>
      <w:r w:rsidR="00F11276">
        <w:rPr>
          <w:rFonts w:cs="Times New Roman"/>
          <w:i/>
        </w:rPr>
        <w:t xml:space="preserve">website </w:t>
      </w:r>
      <w:r w:rsidR="00F11276">
        <w:rPr>
          <w:rFonts w:cs="Times New Roman"/>
        </w:rPr>
        <w:t xml:space="preserve">dan </w:t>
      </w:r>
      <w:r w:rsidR="00F11276" w:rsidRPr="00F11276">
        <w:rPr>
          <w:rFonts w:cs="Times New Roman"/>
          <w:i/>
        </w:rPr>
        <w:t>desktop browser</w:t>
      </w:r>
      <w:r w:rsidR="00AD67CB" w:rsidRPr="00F243A2">
        <w:rPr>
          <w:rFonts w:cs="Times New Roman"/>
        </w:rPr>
        <w:t xml:space="preserve"> </w:t>
      </w:r>
      <w:r w:rsidR="0047211B">
        <w:rPr>
          <w:rFonts w:cs="Times New Roman"/>
        </w:rPr>
        <w:t>sebagai akses pengguna</w:t>
      </w:r>
      <w:r w:rsidR="00F11276">
        <w:rPr>
          <w:rFonts w:cs="Times New Roman"/>
          <w:i/>
        </w:rPr>
        <w:t xml:space="preserve"> </w:t>
      </w:r>
      <w:r w:rsidR="00A46A2F" w:rsidRPr="00A46A2F">
        <w:rPr>
          <w:rFonts w:cs="Times New Roman"/>
          <w:iCs/>
        </w:rPr>
        <w:t>pada</w:t>
      </w:r>
      <w:r w:rsidR="00A46A2F">
        <w:rPr>
          <w:rFonts w:cs="Times New Roman"/>
          <w:i/>
        </w:rPr>
        <w:t xml:space="preserve"> </w:t>
      </w:r>
      <w:r w:rsidR="00F11276">
        <w:rPr>
          <w:rFonts w:cs="Times New Roman"/>
        </w:rPr>
        <w:t>saat melakukan uji coba.</w:t>
      </w:r>
    </w:p>
    <w:p w14:paraId="35810AA7" w14:textId="77777777" w:rsidR="00200918" w:rsidRDefault="00FA7CE9" w:rsidP="001673F0">
      <w:pPr>
        <w:pStyle w:val="Heading2"/>
        <w:numPr>
          <w:ilvl w:val="1"/>
          <w:numId w:val="30"/>
        </w:numPr>
        <w:ind w:left="709" w:hanging="709"/>
      </w:pPr>
      <w:bookmarkStart w:id="16" w:name="_Toc53076683"/>
      <w:bookmarkStart w:id="17" w:name="_Toc78533468"/>
      <w:r>
        <w:lastRenderedPageBreak/>
        <w:t>Metod</w:t>
      </w:r>
      <w:r w:rsidR="00200918">
        <w:t>e</w:t>
      </w:r>
      <w:bookmarkEnd w:id="16"/>
      <w:bookmarkEnd w:id="17"/>
    </w:p>
    <w:p w14:paraId="32826789" w14:textId="531B7ED8" w:rsidR="008A7B2C" w:rsidRDefault="00200918" w:rsidP="00F521F6">
      <w:pPr>
        <w:pStyle w:val="ListParagraph"/>
        <w:spacing w:line="480" w:lineRule="auto"/>
        <w:rPr>
          <w:rFonts w:cs="Times New Roman"/>
        </w:rPr>
      </w:pPr>
      <w:r>
        <w:rPr>
          <w:rFonts w:cs="Times New Roman"/>
        </w:rPr>
        <w:t xml:space="preserve">Metode perancangan yang digunakan adalah metode </w:t>
      </w:r>
      <w:r w:rsidRPr="007323D6">
        <w:rPr>
          <w:rFonts w:cs="Times New Roman"/>
          <w:i/>
        </w:rPr>
        <w:t>design thinking</w:t>
      </w:r>
      <w:r w:rsidR="00541A06">
        <w:rPr>
          <w:rFonts w:cs="Times New Roman"/>
          <w:i/>
        </w:rPr>
        <w:t>.</w:t>
      </w:r>
      <w:r w:rsidR="00541A06">
        <w:rPr>
          <w:rFonts w:cs="Times New Roman"/>
        </w:rPr>
        <w:t xml:space="preserve"> Metode </w:t>
      </w:r>
      <w:r w:rsidR="00541A06" w:rsidRPr="007323D6">
        <w:rPr>
          <w:rFonts w:cs="Times New Roman"/>
          <w:i/>
        </w:rPr>
        <w:t>design</w:t>
      </w:r>
      <w:r w:rsidR="00541A06">
        <w:rPr>
          <w:rFonts w:cs="Times New Roman"/>
        </w:rPr>
        <w:t xml:space="preserve"> </w:t>
      </w:r>
      <w:r w:rsidR="00541A06" w:rsidRPr="007323D6">
        <w:rPr>
          <w:rFonts w:cs="Times New Roman"/>
          <w:i/>
        </w:rPr>
        <w:t>thinking</w:t>
      </w:r>
      <w:r w:rsidR="00541A06">
        <w:rPr>
          <w:rFonts w:cs="Times New Roman"/>
        </w:rPr>
        <w:t xml:space="preserve"> terdapat beberapa tahapan yaitu </w:t>
      </w:r>
      <w:r w:rsidR="00513970" w:rsidRPr="007323D6">
        <w:rPr>
          <w:rFonts w:cs="Times New Roman"/>
          <w:i/>
        </w:rPr>
        <w:t>e</w:t>
      </w:r>
      <w:r w:rsidR="00527772">
        <w:rPr>
          <w:rFonts w:cs="Times New Roman"/>
          <w:i/>
        </w:rPr>
        <w:t>m</w:t>
      </w:r>
      <w:r w:rsidR="00513970" w:rsidRPr="007323D6">
        <w:rPr>
          <w:rFonts w:cs="Times New Roman"/>
          <w:i/>
        </w:rPr>
        <w:t>pat</w:t>
      </w:r>
      <w:r w:rsidR="003C62DD">
        <w:rPr>
          <w:rFonts w:cs="Times New Roman"/>
          <w:i/>
        </w:rPr>
        <w:t>h</w:t>
      </w:r>
      <w:r w:rsidR="00513970" w:rsidRPr="007323D6">
        <w:rPr>
          <w:rFonts w:cs="Times New Roman"/>
          <w:i/>
        </w:rPr>
        <w:t>i</w:t>
      </w:r>
      <w:r w:rsidR="003C62DD">
        <w:rPr>
          <w:rFonts w:cs="Times New Roman"/>
          <w:i/>
        </w:rPr>
        <w:t>z</w:t>
      </w:r>
      <w:r w:rsidR="00513970" w:rsidRPr="007323D6">
        <w:rPr>
          <w:rFonts w:cs="Times New Roman"/>
          <w:i/>
        </w:rPr>
        <w:t>e, define, ideate, prototype, testing</w:t>
      </w:r>
      <w:r w:rsidR="00513970">
        <w:rPr>
          <w:rFonts w:cs="Times New Roman"/>
          <w:i/>
        </w:rPr>
        <w:t xml:space="preserve">. </w:t>
      </w:r>
      <w:r w:rsidR="00050FFC">
        <w:rPr>
          <w:rFonts w:cs="Times New Roman"/>
        </w:rPr>
        <w:t>Terdapat</w:t>
      </w:r>
      <w:r w:rsidR="00513970">
        <w:rPr>
          <w:rFonts w:cs="Times New Roman"/>
        </w:rPr>
        <w:t xml:space="preserve"> beberapa aspek yang harus diperhatikan</w:t>
      </w:r>
      <w:r w:rsidR="007A09AD">
        <w:rPr>
          <w:rFonts w:cs="Times New Roman"/>
        </w:rPr>
        <w:t xml:space="preserve"> dalam pe</w:t>
      </w:r>
      <w:r w:rsidR="00050FFC">
        <w:rPr>
          <w:rFonts w:cs="Times New Roman"/>
        </w:rPr>
        <w:t>rancanga</w:t>
      </w:r>
      <w:r w:rsidR="007A09AD">
        <w:rPr>
          <w:rFonts w:cs="Times New Roman"/>
        </w:rPr>
        <w:t>n ini</w:t>
      </w:r>
      <w:r w:rsidR="00513970">
        <w:rPr>
          <w:rFonts w:cs="Times New Roman"/>
        </w:rPr>
        <w:t xml:space="preserve"> yaitu</w:t>
      </w:r>
      <w:r w:rsidR="006442E0">
        <w:rPr>
          <w:rFonts w:cs="Times New Roman"/>
        </w:rPr>
        <w:t xml:space="preserve"> tempat dan waktu penelitian, bahan dan alat penelitian, pengumpulan data dan informasi, analisis data, dan prosedur.</w:t>
      </w:r>
    </w:p>
    <w:p w14:paraId="4FCAB574" w14:textId="43A4248E" w:rsidR="00200918" w:rsidRPr="007323D6" w:rsidRDefault="00200918" w:rsidP="001673F0">
      <w:pPr>
        <w:pStyle w:val="Heading3"/>
        <w:numPr>
          <w:ilvl w:val="2"/>
          <w:numId w:val="30"/>
        </w:numPr>
        <w:ind w:left="709"/>
      </w:pPr>
      <w:bookmarkStart w:id="18" w:name="_Toc53076684"/>
      <w:bookmarkStart w:id="19" w:name="_Toc78533469"/>
      <w:r w:rsidRPr="00FA443F">
        <w:t>Tempat</w:t>
      </w:r>
      <w:r w:rsidRPr="007323D6">
        <w:t xml:space="preserve"> dan waktu penelitan</w:t>
      </w:r>
      <w:bookmarkEnd w:id="18"/>
      <w:bookmarkEnd w:id="19"/>
      <w:r w:rsidRPr="007323D6">
        <w:t xml:space="preserve"> </w:t>
      </w:r>
    </w:p>
    <w:p w14:paraId="2EA0164F" w14:textId="380CDE94" w:rsidR="00513970" w:rsidRDefault="00513970" w:rsidP="007323D6">
      <w:pPr>
        <w:pStyle w:val="ListParagraph"/>
        <w:spacing w:line="480" w:lineRule="auto"/>
        <w:ind w:left="709"/>
        <w:rPr>
          <w:rFonts w:cs="Times New Roman"/>
        </w:rPr>
      </w:pPr>
      <w:r>
        <w:rPr>
          <w:rFonts w:cs="Times New Roman"/>
        </w:rPr>
        <w:t xml:space="preserve">Tempat penelitian </w:t>
      </w:r>
      <w:r w:rsidR="000A2C69">
        <w:rPr>
          <w:rFonts w:cs="Times New Roman"/>
        </w:rPr>
        <w:t xml:space="preserve">dipusatkan di area Kota Malang dan difokuskan kepada masyarakat </w:t>
      </w:r>
      <w:r w:rsidR="000A2C69" w:rsidRPr="00050FFC">
        <w:rPr>
          <w:rFonts w:cs="Times New Roman"/>
          <w:i/>
          <w:iCs/>
        </w:rPr>
        <w:t>urban</w:t>
      </w:r>
      <w:r w:rsidR="000A2C69">
        <w:rPr>
          <w:rFonts w:cs="Times New Roman"/>
        </w:rPr>
        <w:t xml:space="preserve"> dan para pegiat pertanian serta pemilik lahan. </w:t>
      </w:r>
      <w:r>
        <w:rPr>
          <w:rFonts w:cs="Times New Roman"/>
        </w:rPr>
        <w:t xml:space="preserve">Waktu penelitian ditetapkan pada bulan Oktober – November </w:t>
      </w:r>
      <w:r w:rsidR="00050FFC">
        <w:rPr>
          <w:rFonts w:cs="Times New Roman"/>
        </w:rPr>
        <w:t xml:space="preserve">pada </w:t>
      </w:r>
      <w:r>
        <w:rPr>
          <w:rFonts w:cs="Times New Roman"/>
        </w:rPr>
        <w:t xml:space="preserve">tahun 2020. </w:t>
      </w:r>
    </w:p>
    <w:p w14:paraId="4E848F25" w14:textId="48CB3FA6" w:rsidR="00200918" w:rsidRPr="007323D6" w:rsidRDefault="00200918" w:rsidP="001673F0">
      <w:pPr>
        <w:pStyle w:val="Heading3"/>
        <w:numPr>
          <w:ilvl w:val="2"/>
          <w:numId w:val="30"/>
        </w:numPr>
        <w:ind w:left="709"/>
      </w:pPr>
      <w:bookmarkStart w:id="20" w:name="_Toc53076685"/>
      <w:bookmarkStart w:id="21" w:name="_Toc78533470"/>
      <w:r w:rsidRPr="007323D6">
        <w:t>Bahan dan alat penelitian</w:t>
      </w:r>
      <w:bookmarkEnd w:id="20"/>
      <w:bookmarkEnd w:id="21"/>
    </w:p>
    <w:p w14:paraId="4E744BFE" w14:textId="104834A4" w:rsidR="00513970" w:rsidRDefault="00513970" w:rsidP="007323D6">
      <w:pPr>
        <w:pStyle w:val="ListParagraph"/>
        <w:spacing w:line="480" w:lineRule="auto"/>
        <w:ind w:left="709"/>
        <w:rPr>
          <w:rFonts w:cs="Times New Roman"/>
        </w:rPr>
      </w:pPr>
      <w:r>
        <w:rPr>
          <w:rFonts w:cs="Times New Roman"/>
        </w:rPr>
        <w:t xml:space="preserve">Bahan dan alat yang akan digunakan </w:t>
      </w:r>
      <w:r w:rsidR="0036667D">
        <w:rPr>
          <w:rFonts w:cs="Times New Roman"/>
        </w:rPr>
        <w:t xml:space="preserve">untuk menunjang penelitian ini </w:t>
      </w:r>
      <w:r>
        <w:rPr>
          <w:rFonts w:cs="Times New Roman"/>
        </w:rPr>
        <w:t>adalah</w:t>
      </w:r>
      <w:r w:rsidR="00AB0207">
        <w:rPr>
          <w:rFonts w:cs="Times New Roman"/>
        </w:rPr>
        <w:t>:</w:t>
      </w:r>
    </w:p>
    <w:p w14:paraId="5E942909" w14:textId="77777777" w:rsidR="00513970" w:rsidRDefault="00B17271" w:rsidP="001673F0">
      <w:pPr>
        <w:pStyle w:val="ListParagraph"/>
        <w:numPr>
          <w:ilvl w:val="2"/>
          <w:numId w:val="11"/>
        </w:numPr>
        <w:spacing w:line="480" w:lineRule="auto"/>
        <w:ind w:left="993" w:hanging="284"/>
        <w:rPr>
          <w:rFonts w:cs="Times New Roman"/>
        </w:rPr>
      </w:pPr>
      <w:r>
        <w:rPr>
          <w:rFonts w:cs="Times New Roman"/>
        </w:rPr>
        <w:t>Buku C</w:t>
      </w:r>
      <w:r w:rsidR="00513970">
        <w:rPr>
          <w:rFonts w:cs="Times New Roman"/>
        </w:rPr>
        <w:t xml:space="preserve">atatan </w:t>
      </w:r>
    </w:p>
    <w:p w14:paraId="74F72F55" w14:textId="77777777" w:rsidR="0036667D" w:rsidRDefault="0036667D" w:rsidP="007323D6">
      <w:pPr>
        <w:pStyle w:val="ListParagraph"/>
        <w:spacing w:line="480" w:lineRule="auto"/>
        <w:ind w:left="993"/>
        <w:rPr>
          <w:rFonts w:cs="Times New Roman"/>
        </w:rPr>
      </w:pPr>
      <w:r>
        <w:rPr>
          <w:rFonts w:cs="Times New Roman"/>
        </w:rPr>
        <w:t>Digunakan sebagai alat untuk mencatat semua informasi yang didapatkan dari narasumber.</w:t>
      </w:r>
    </w:p>
    <w:p w14:paraId="49DFD3C1" w14:textId="77777777" w:rsidR="0036667D" w:rsidRDefault="0036667D" w:rsidP="001673F0">
      <w:pPr>
        <w:pStyle w:val="ListParagraph"/>
        <w:numPr>
          <w:ilvl w:val="2"/>
          <w:numId w:val="11"/>
        </w:numPr>
        <w:spacing w:line="480" w:lineRule="auto"/>
        <w:ind w:left="993" w:hanging="284"/>
        <w:rPr>
          <w:rFonts w:cs="Times New Roman"/>
        </w:rPr>
      </w:pPr>
      <w:r>
        <w:rPr>
          <w:rFonts w:cs="Times New Roman"/>
        </w:rPr>
        <w:t>Daftar Pertanyaan</w:t>
      </w:r>
    </w:p>
    <w:p w14:paraId="21795AE5" w14:textId="15FB08BE" w:rsidR="00807D59" w:rsidRDefault="0054686A" w:rsidP="007323D6">
      <w:pPr>
        <w:pStyle w:val="ListParagraph"/>
        <w:spacing w:line="480" w:lineRule="auto"/>
        <w:ind w:left="993"/>
        <w:rPr>
          <w:rFonts w:cs="Times New Roman"/>
        </w:rPr>
      </w:pPr>
      <w:r>
        <w:rPr>
          <w:rFonts w:cs="Times New Roman"/>
        </w:rPr>
        <w:t>P</w:t>
      </w:r>
      <w:r w:rsidR="0036667D">
        <w:rPr>
          <w:rFonts w:cs="Times New Roman"/>
        </w:rPr>
        <w:t xml:space="preserve">ertanyaan </w:t>
      </w:r>
      <w:r>
        <w:rPr>
          <w:rFonts w:cs="Times New Roman"/>
        </w:rPr>
        <w:t xml:space="preserve">yang </w:t>
      </w:r>
      <w:r w:rsidR="0036667D">
        <w:rPr>
          <w:rFonts w:cs="Times New Roman"/>
        </w:rPr>
        <w:t>di</w:t>
      </w:r>
      <w:r w:rsidR="00A15CFC">
        <w:rPr>
          <w:rFonts w:cs="Times New Roman"/>
        </w:rPr>
        <w:t>pergunakan untuk menjadi</w:t>
      </w:r>
      <w:r w:rsidR="0036667D">
        <w:rPr>
          <w:rFonts w:cs="Times New Roman"/>
        </w:rPr>
        <w:t xml:space="preserve"> acuan dalam mengajukan </w:t>
      </w:r>
      <w:r w:rsidR="00A15CFC">
        <w:rPr>
          <w:rFonts w:cs="Times New Roman"/>
        </w:rPr>
        <w:t xml:space="preserve">pertanyaan dalam proses </w:t>
      </w:r>
      <w:r w:rsidR="0036667D">
        <w:rPr>
          <w:rFonts w:cs="Times New Roman"/>
        </w:rPr>
        <w:t>wawancara. Hal ini dilakukan agar pertanyaan sesuai dan terurut dengan baik.</w:t>
      </w:r>
    </w:p>
    <w:p w14:paraId="5753B301" w14:textId="77777777" w:rsidR="0036667D" w:rsidRDefault="00347FC9" w:rsidP="001673F0">
      <w:pPr>
        <w:pStyle w:val="ListParagraph"/>
        <w:numPr>
          <w:ilvl w:val="2"/>
          <w:numId w:val="11"/>
        </w:numPr>
        <w:spacing w:line="480" w:lineRule="auto"/>
        <w:ind w:left="993" w:hanging="284"/>
        <w:rPr>
          <w:rFonts w:cs="Times New Roman"/>
        </w:rPr>
      </w:pPr>
      <w:r>
        <w:rPr>
          <w:rFonts w:cs="Times New Roman"/>
        </w:rPr>
        <w:t>Observasi</w:t>
      </w:r>
    </w:p>
    <w:p w14:paraId="21A131DE" w14:textId="0589982D" w:rsidR="00F521F6" w:rsidRDefault="009464B8" w:rsidP="00807D59">
      <w:pPr>
        <w:pStyle w:val="ListParagraph"/>
        <w:spacing w:line="480" w:lineRule="auto"/>
        <w:ind w:left="993"/>
        <w:rPr>
          <w:rFonts w:cs="Times New Roman"/>
          <w:color w:val="FF0000"/>
        </w:rPr>
      </w:pPr>
      <w:r w:rsidRPr="009464B8">
        <w:rPr>
          <w:rFonts w:cs="Times New Roman"/>
        </w:rPr>
        <w:t xml:space="preserve">Observasi dilakukan dengan mengamati proses </w:t>
      </w:r>
      <w:r w:rsidR="00C07C47">
        <w:rPr>
          <w:rFonts w:cs="Times New Roman"/>
        </w:rPr>
        <w:t xml:space="preserve">bagaimana </w:t>
      </w:r>
      <w:r w:rsidR="00C07C47" w:rsidRPr="00424C62">
        <w:rPr>
          <w:rFonts w:cs="Times New Roman"/>
          <w:i/>
          <w:iCs/>
        </w:rPr>
        <w:t>urban farming</w:t>
      </w:r>
      <w:r w:rsidR="00C07C47">
        <w:rPr>
          <w:rFonts w:cs="Times New Roman"/>
        </w:rPr>
        <w:t xml:space="preserve"> dilakukan apakah menggunakan hidroponik</w:t>
      </w:r>
      <w:r w:rsidR="00424C62">
        <w:rPr>
          <w:rFonts w:cs="Times New Roman"/>
        </w:rPr>
        <w:t xml:space="preserve"> atau semacamnya.</w:t>
      </w:r>
      <w:r w:rsidRPr="009464B8">
        <w:rPr>
          <w:rFonts w:cs="Times New Roman"/>
        </w:rPr>
        <w:t xml:space="preserve"> Hal ini dilakukan agar </w:t>
      </w:r>
      <w:r w:rsidR="00724EBE">
        <w:rPr>
          <w:rFonts w:cs="Times New Roman"/>
        </w:rPr>
        <w:t>produk</w:t>
      </w:r>
      <w:r w:rsidRPr="009464B8">
        <w:rPr>
          <w:rFonts w:cs="Times New Roman"/>
        </w:rPr>
        <w:t xml:space="preserve"> yang dirancang sesuai dengan kondisi </w:t>
      </w:r>
      <w:r w:rsidR="00724EBE">
        <w:rPr>
          <w:rFonts w:cs="Times New Roman"/>
        </w:rPr>
        <w:t xml:space="preserve">dan kebutuhan </w:t>
      </w:r>
      <w:r w:rsidRPr="009464B8">
        <w:rPr>
          <w:rFonts w:cs="Times New Roman"/>
        </w:rPr>
        <w:t>yang ada dilapangan</w:t>
      </w:r>
      <w:r>
        <w:rPr>
          <w:rFonts w:cs="Times New Roman"/>
          <w:color w:val="FF0000"/>
        </w:rPr>
        <w:t>.</w:t>
      </w:r>
    </w:p>
    <w:p w14:paraId="3A58ABD1" w14:textId="77777777" w:rsidR="00A3502B" w:rsidRPr="00F02E65" w:rsidRDefault="00A3502B" w:rsidP="00807D59">
      <w:pPr>
        <w:pStyle w:val="ListParagraph"/>
        <w:spacing w:line="480" w:lineRule="auto"/>
        <w:ind w:left="993"/>
        <w:rPr>
          <w:rFonts w:cs="Times New Roman"/>
          <w:color w:val="FF0000"/>
        </w:rPr>
      </w:pPr>
    </w:p>
    <w:p w14:paraId="4002D35C" w14:textId="77777777" w:rsidR="0036667D" w:rsidRDefault="0036667D" w:rsidP="001673F0">
      <w:pPr>
        <w:pStyle w:val="ListParagraph"/>
        <w:numPr>
          <w:ilvl w:val="2"/>
          <w:numId w:val="11"/>
        </w:numPr>
        <w:spacing w:line="480" w:lineRule="auto"/>
        <w:ind w:left="993" w:hanging="284"/>
        <w:rPr>
          <w:rFonts w:cs="Times New Roman"/>
        </w:rPr>
      </w:pPr>
      <w:r w:rsidRPr="007323D6">
        <w:rPr>
          <w:rFonts w:cs="Times New Roman"/>
          <w:i/>
        </w:rPr>
        <w:lastRenderedPageBreak/>
        <w:t>Software</w:t>
      </w:r>
      <w:r>
        <w:rPr>
          <w:rFonts w:cs="Times New Roman"/>
        </w:rPr>
        <w:t xml:space="preserve"> Perancang</w:t>
      </w:r>
    </w:p>
    <w:p w14:paraId="477355BA" w14:textId="42302E3C" w:rsidR="00F745E2" w:rsidRDefault="00F745E2" w:rsidP="00F745E2">
      <w:pPr>
        <w:pStyle w:val="ListParagraph"/>
        <w:spacing w:line="480" w:lineRule="auto"/>
        <w:ind w:left="993"/>
        <w:rPr>
          <w:rFonts w:cs="Times New Roman"/>
        </w:rPr>
      </w:pPr>
      <w:r w:rsidRPr="00505267">
        <w:rPr>
          <w:rFonts w:cs="Times New Roman"/>
          <w:i/>
        </w:rPr>
        <w:t>Software</w:t>
      </w:r>
      <w:r w:rsidRPr="00F745E2">
        <w:rPr>
          <w:rFonts w:cs="Times New Roman"/>
        </w:rPr>
        <w:t xml:space="preserve"> yang akan digunakan dalam perancangan ini yaitu figma, yang digunakan untuk membuat komponen visual </w:t>
      </w:r>
      <w:r w:rsidRPr="00505267">
        <w:rPr>
          <w:rFonts w:cs="Times New Roman"/>
          <w:i/>
        </w:rPr>
        <w:t>user interface</w:t>
      </w:r>
      <w:r w:rsidRPr="00F745E2">
        <w:rPr>
          <w:rFonts w:cs="Times New Roman"/>
        </w:rPr>
        <w:t xml:space="preserve"> dan juga untuk membuat </w:t>
      </w:r>
      <w:r w:rsidRPr="00505267">
        <w:rPr>
          <w:rFonts w:cs="Times New Roman"/>
          <w:i/>
        </w:rPr>
        <w:t>prototype</w:t>
      </w:r>
      <w:r w:rsidRPr="00F745E2">
        <w:rPr>
          <w:rFonts w:cs="Times New Roman"/>
        </w:rPr>
        <w:t xml:space="preserve"> dari produk yang dirancang.</w:t>
      </w:r>
    </w:p>
    <w:p w14:paraId="2EAC8A3A" w14:textId="77777777" w:rsidR="00F745E2" w:rsidRDefault="00F745E2" w:rsidP="001673F0">
      <w:pPr>
        <w:pStyle w:val="ListParagraph"/>
        <w:numPr>
          <w:ilvl w:val="2"/>
          <w:numId w:val="11"/>
        </w:numPr>
        <w:spacing w:line="480" w:lineRule="auto"/>
        <w:ind w:left="993" w:hanging="284"/>
        <w:rPr>
          <w:rFonts w:cs="Times New Roman"/>
        </w:rPr>
      </w:pPr>
      <w:r w:rsidRPr="00F745E2">
        <w:rPr>
          <w:rFonts w:cs="Times New Roman"/>
        </w:rPr>
        <w:t>Kamera</w:t>
      </w:r>
    </w:p>
    <w:p w14:paraId="2C3F9BC1" w14:textId="77777777" w:rsidR="00F745E2" w:rsidRPr="00F521F6" w:rsidRDefault="00F745E2" w:rsidP="00F521F6">
      <w:pPr>
        <w:pStyle w:val="ListParagraph"/>
        <w:spacing w:line="480" w:lineRule="auto"/>
        <w:ind w:left="993"/>
        <w:rPr>
          <w:rFonts w:cs="Times New Roman"/>
        </w:rPr>
      </w:pPr>
      <w:r>
        <w:rPr>
          <w:rFonts w:cs="Times New Roman"/>
        </w:rPr>
        <w:t>Kamera akan digunakan untuk mendokumentasi semua proses wawancara dan observasi. Hal tersebut dilakukan agar semua proses pengambilan data dapat memiliki bukti yang jelas.</w:t>
      </w:r>
    </w:p>
    <w:p w14:paraId="1F46F5EF" w14:textId="0DFD3731" w:rsidR="00FD5012" w:rsidRPr="007323D6" w:rsidRDefault="00200918" w:rsidP="001673F0">
      <w:pPr>
        <w:pStyle w:val="Heading3"/>
        <w:numPr>
          <w:ilvl w:val="2"/>
          <w:numId w:val="30"/>
        </w:numPr>
        <w:ind w:left="709"/>
      </w:pPr>
      <w:bookmarkStart w:id="22" w:name="_Toc53076686"/>
      <w:bookmarkStart w:id="23" w:name="_Toc78533471"/>
      <w:r w:rsidRPr="007323D6">
        <w:t>Pengumpulan data dan informasi</w:t>
      </w:r>
      <w:bookmarkEnd w:id="22"/>
      <w:bookmarkEnd w:id="23"/>
    </w:p>
    <w:p w14:paraId="20F80FF6" w14:textId="528E29B0" w:rsidR="00807D59" w:rsidRPr="00D80008" w:rsidRDefault="00FD5012" w:rsidP="001D1CCE">
      <w:pPr>
        <w:pStyle w:val="ListParagraph"/>
        <w:spacing w:line="480" w:lineRule="auto"/>
        <w:ind w:left="709"/>
        <w:rPr>
          <w:rFonts w:cs="Times New Roman"/>
        </w:rPr>
      </w:pPr>
      <w:r w:rsidRPr="007323D6">
        <w:rPr>
          <w:rFonts w:cs="Times New Roman"/>
        </w:rPr>
        <w:t>Penelitian yang dilakukan untuk memperoleh data adalah menggunakan penelitian kualitatif. Adapun penelitian kualitatif ini menghasilkan data deskriptif yang berupa kata tertulis atau lisan dari narasumber.</w:t>
      </w:r>
      <w:r>
        <w:rPr>
          <w:rFonts w:cs="Times New Roman"/>
        </w:rPr>
        <w:t xml:space="preserve"> Terdapat </w:t>
      </w:r>
      <w:r w:rsidR="00AE4D3E">
        <w:rPr>
          <w:rFonts w:cs="Times New Roman"/>
        </w:rPr>
        <w:t>dua</w:t>
      </w:r>
      <w:r>
        <w:rPr>
          <w:rFonts w:cs="Times New Roman"/>
        </w:rPr>
        <w:t xml:space="preserve"> sumber untuk membentuk data primer ini yaitu </w:t>
      </w:r>
      <w:r w:rsidR="00AE4D3E">
        <w:rPr>
          <w:rFonts w:cs="Times New Roman"/>
        </w:rPr>
        <w:t xml:space="preserve">yang pertama adalah data dari hasil </w:t>
      </w:r>
      <w:r>
        <w:rPr>
          <w:rFonts w:cs="Times New Roman"/>
        </w:rPr>
        <w:t xml:space="preserve">wawancara dengan narasumber seperti </w:t>
      </w:r>
      <w:r w:rsidR="00AE4D3E">
        <w:rPr>
          <w:rFonts w:cs="Times New Roman"/>
        </w:rPr>
        <w:t>pemilik lahan</w:t>
      </w:r>
      <w:r w:rsidR="00842E0A">
        <w:rPr>
          <w:rFonts w:cs="Times New Roman"/>
        </w:rPr>
        <w:t xml:space="preserve"> dan masyarakat urban</w:t>
      </w:r>
      <w:r w:rsidR="00AE4D3E">
        <w:rPr>
          <w:rFonts w:cs="Times New Roman"/>
        </w:rPr>
        <w:t xml:space="preserve">, yang kedua adalah </w:t>
      </w:r>
      <w:r w:rsidR="00347FC9">
        <w:rPr>
          <w:rFonts w:cs="Times New Roman"/>
        </w:rPr>
        <w:t>observasi</w:t>
      </w:r>
      <w:r w:rsidR="009464B8">
        <w:rPr>
          <w:rFonts w:cs="Times New Roman"/>
        </w:rPr>
        <w:t xml:space="preserve"> </w:t>
      </w:r>
      <w:r w:rsidR="009464B8" w:rsidRPr="0008578C">
        <w:rPr>
          <w:rFonts w:cs="Times New Roman"/>
          <w:i/>
          <w:iCs/>
        </w:rPr>
        <w:t>urban farming</w:t>
      </w:r>
      <w:r w:rsidR="009464B8">
        <w:rPr>
          <w:rFonts w:cs="Times New Roman"/>
        </w:rPr>
        <w:t xml:space="preserve"> yang ada di Kota Malang.</w:t>
      </w:r>
      <w:r w:rsidR="00AE4D3E">
        <w:rPr>
          <w:rFonts w:cs="Times New Roman"/>
        </w:rPr>
        <w:t xml:space="preserve"> </w:t>
      </w:r>
      <w:r w:rsidR="00842E0A">
        <w:rPr>
          <w:rFonts w:cs="Times New Roman"/>
        </w:rPr>
        <w:t xml:space="preserve">Dari dua sumber data tersebut dapat diperoleh beberapa informasi tentang kebutuhan target </w:t>
      </w:r>
      <w:r w:rsidR="0033501F">
        <w:rPr>
          <w:rFonts w:cs="Times New Roman"/>
        </w:rPr>
        <w:t>pengguna</w:t>
      </w:r>
      <w:r w:rsidR="00842E0A">
        <w:rPr>
          <w:rFonts w:cs="Times New Roman"/>
        </w:rPr>
        <w:t>, seperti informasi apa saja y</w:t>
      </w:r>
      <w:r w:rsidR="00293045">
        <w:rPr>
          <w:rFonts w:cs="Times New Roman"/>
        </w:rPr>
        <w:t>ang dibutuhkan saat sewa-menyewa lahan.</w:t>
      </w:r>
    </w:p>
    <w:p w14:paraId="76CEFF23" w14:textId="2DCB52E8" w:rsidR="00541A06" w:rsidRPr="007323D6" w:rsidRDefault="00541A06" w:rsidP="001673F0">
      <w:pPr>
        <w:pStyle w:val="Heading3"/>
        <w:numPr>
          <w:ilvl w:val="2"/>
          <w:numId w:val="30"/>
        </w:numPr>
        <w:ind w:left="709"/>
      </w:pPr>
      <w:bookmarkStart w:id="24" w:name="_Toc53076687"/>
      <w:bookmarkStart w:id="25" w:name="_Toc78533472"/>
      <w:r w:rsidRPr="007323D6">
        <w:t>Analisis Data</w:t>
      </w:r>
      <w:bookmarkEnd w:id="24"/>
      <w:bookmarkEnd w:id="25"/>
    </w:p>
    <w:p w14:paraId="7E1EC930" w14:textId="77777777" w:rsidR="008A7B2C" w:rsidRPr="00F521F6" w:rsidRDefault="001E23A3" w:rsidP="00F521F6">
      <w:pPr>
        <w:pStyle w:val="ListParagraph"/>
        <w:spacing w:line="480" w:lineRule="auto"/>
        <w:ind w:left="709" w:firstLine="306"/>
        <w:rPr>
          <w:rFonts w:cs="Times New Roman"/>
        </w:rPr>
      </w:pPr>
      <w:r>
        <w:rPr>
          <w:rFonts w:cs="Times New Roman"/>
        </w:rPr>
        <w:t xml:space="preserve">Metode analisis data yang digunakan adalah SWOT </w:t>
      </w:r>
      <w:r w:rsidRPr="001E23A3">
        <w:rPr>
          <w:rFonts w:cs="Times New Roman"/>
        </w:rPr>
        <w:t>Kekuatan (</w:t>
      </w:r>
      <w:r w:rsidRPr="007323D6">
        <w:rPr>
          <w:rFonts w:cs="Times New Roman"/>
          <w:i/>
        </w:rPr>
        <w:t>Strenghts</w:t>
      </w:r>
      <w:r w:rsidRPr="001E23A3">
        <w:rPr>
          <w:rFonts w:cs="Times New Roman"/>
        </w:rPr>
        <w:t>), Kelemahan (</w:t>
      </w:r>
      <w:r w:rsidRPr="007323D6">
        <w:rPr>
          <w:rFonts w:cs="Times New Roman"/>
          <w:i/>
        </w:rPr>
        <w:t>Weaknesses</w:t>
      </w:r>
      <w:r w:rsidRPr="001E23A3">
        <w:rPr>
          <w:rFonts w:cs="Times New Roman"/>
        </w:rPr>
        <w:t>),</w:t>
      </w:r>
      <w:r>
        <w:rPr>
          <w:rFonts w:cs="Times New Roman"/>
        </w:rPr>
        <w:t xml:space="preserve"> </w:t>
      </w:r>
      <w:r w:rsidRPr="001E23A3">
        <w:rPr>
          <w:rFonts w:cs="Times New Roman"/>
        </w:rPr>
        <w:t>Peluang (</w:t>
      </w:r>
      <w:r w:rsidRPr="007323D6">
        <w:rPr>
          <w:rFonts w:cs="Times New Roman"/>
          <w:i/>
        </w:rPr>
        <w:t>Opportunities</w:t>
      </w:r>
      <w:r w:rsidRPr="001E23A3">
        <w:rPr>
          <w:rFonts w:cs="Times New Roman"/>
        </w:rPr>
        <w:t>), serta Ancaman (</w:t>
      </w:r>
      <w:r w:rsidRPr="007323D6">
        <w:rPr>
          <w:rFonts w:cs="Times New Roman"/>
          <w:i/>
        </w:rPr>
        <w:t>Threats</w:t>
      </w:r>
      <w:r w:rsidRPr="001E23A3">
        <w:rPr>
          <w:rFonts w:cs="Times New Roman"/>
        </w:rPr>
        <w:t>)</w:t>
      </w:r>
      <w:r w:rsidR="00386BA5">
        <w:rPr>
          <w:rFonts w:cs="Times New Roman"/>
        </w:rPr>
        <w:t xml:space="preserve">. Metode </w:t>
      </w:r>
      <w:r w:rsidR="0017700A">
        <w:rPr>
          <w:rFonts w:cs="Times New Roman"/>
        </w:rPr>
        <w:t>SWOT</w:t>
      </w:r>
      <w:r w:rsidR="00386BA5">
        <w:rPr>
          <w:rFonts w:cs="Times New Roman"/>
        </w:rPr>
        <w:t xml:space="preserve"> digunakan </w:t>
      </w:r>
      <w:r w:rsidR="00110C56">
        <w:rPr>
          <w:rFonts w:cs="Times New Roman"/>
        </w:rPr>
        <w:t xml:space="preserve">untuk </w:t>
      </w:r>
      <w:r w:rsidR="00540088">
        <w:rPr>
          <w:rFonts w:cs="Times New Roman"/>
        </w:rPr>
        <w:t xml:space="preserve">menganalisa </w:t>
      </w:r>
      <w:r w:rsidR="008D048D">
        <w:rPr>
          <w:rFonts w:cs="Times New Roman"/>
        </w:rPr>
        <w:t xml:space="preserve">hasil wawancara dengan masyarakat </w:t>
      </w:r>
      <w:r w:rsidR="008D048D" w:rsidRPr="00505267">
        <w:rPr>
          <w:rFonts w:cs="Times New Roman"/>
          <w:i/>
        </w:rPr>
        <w:t>urban</w:t>
      </w:r>
      <w:r w:rsidR="008D048D">
        <w:rPr>
          <w:rFonts w:cs="Times New Roman"/>
        </w:rPr>
        <w:t xml:space="preserve"> sekaligus pemilik lahan dan </w:t>
      </w:r>
      <w:r>
        <w:rPr>
          <w:rFonts w:cs="Times New Roman"/>
        </w:rPr>
        <w:t xml:space="preserve">aplikasi pada bidang pertanian </w:t>
      </w:r>
      <w:r w:rsidR="00386BA5">
        <w:rPr>
          <w:rFonts w:cs="Times New Roman"/>
        </w:rPr>
        <w:t xml:space="preserve">lainnya </w:t>
      </w:r>
      <w:r w:rsidR="003C62DD">
        <w:rPr>
          <w:rFonts w:cs="Times New Roman"/>
        </w:rPr>
        <w:t xml:space="preserve">atau aplikasi </w:t>
      </w:r>
      <w:r w:rsidR="003C62DD" w:rsidRPr="00505267">
        <w:rPr>
          <w:rFonts w:cs="Times New Roman"/>
          <w:i/>
        </w:rPr>
        <w:t>competitor</w:t>
      </w:r>
      <w:r w:rsidR="003C62DD">
        <w:rPr>
          <w:rFonts w:cs="Times New Roman"/>
        </w:rPr>
        <w:t xml:space="preserve"> </w:t>
      </w:r>
      <w:r>
        <w:rPr>
          <w:rFonts w:cs="Times New Roman"/>
        </w:rPr>
        <w:t>yang sudah ada.</w:t>
      </w:r>
      <w:r w:rsidR="0017700A">
        <w:rPr>
          <w:rFonts w:cs="Times New Roman"/>
        </w:rPr>
        <w:t xml:space="preserve"> </w:t>
      </w:r>
      <w:r w:rsidRPr="007323D6">
        <w:rPr>
          <w:rFonts w:cs="Times New Roman"/>
        </w:rPr>
        <w:t xml:space="preserve">Untuk menentukan target </w:t>
      </w:r>
      <w:r w:rsidR="0033501F">
        <w:rPr>
          <w:rFonts w:cs="Times New Roman"/>
        </w:rPr>
        <w:t>pengguna</w:t>
      </w:r>
      <w:r w:rsidRPr="007323D6">
        <w:rPr>
          <w:rFonts w:cs="Times New Roman"/>
        </w:rPr>
        <w:t xml:space="preserve"> digunakan analisis </w:t>
      </w:r>
      <w:r w:rsidRPr="007323D6">
        <w:rPr>
          <w:rFonts w:cs="Times New Roman"/>
        </w:rPr>
        <w:lastRenderedPageBreak/>
        <w:t xml:space="preserve">kriteria dengan cara menganalisis target berdasarkan segmentasi </w:t>
      </w:r>
      <w:r w:rsidRPr="007323D6">
        <w:rPr>
          <w:rFonts w:cs="Times New Roman"/>
          <w:i/>
        </w:rPr>
        <w:t>demografis, geografis</w:t>
      </w:r>
      <w:r w:rsidRPr="007323D6">
        <w:rPr>
          <w:rFonts w:cs="Times New Roman"/>
        </w:rPr>
        <w:t xml:space="preserve">, </w:t>
      </w:r>
      <w:r w:rsidR="00386BA5" w:rsidRPr="007323D6">
        <w:rPr>
          <w:rFonts w:cs="Times New Roman"/>
        </w:rPr>
        <w:t xml:space="preserve">dan </w:t>
      </w:r>
      <w:r w:rsidR="00386BA5" w:rsidRPr="007323D6">
        <w:rPr>
          <w:rFonts w:cs="Times New Roman"/>
          <w:i/>
        </w:rPr>
        <w:t>behaviour</w:t>
      </w:r>
      <w:r w:rsidR="00386BA5" w:rsidRPr="007323D6">
        <w:rPr>
          <w:rFonts w:cs="Times New Roman"/>
        </w:rPr>
        <w:t>.</w:t>
      </w:r>
    </w:p>
    <w:p w14:paraId="7E1930CB" w14:textId="6EBF986A" w:rsidR="00541A06" w:rsidRDefault="00541A06" w:rsidP="001673F0">
      <w:pPr>
        <w:pStyle w:val="Heading3"/>
        <w:numPr>
          <w:ilvl w:val="2"/>
          <w:numId w:val="30"/>
        </w:numPr>
        <w:ind w:left="709"/>
      </w:pPr>
      <w:bookmarkStart w:id="26" w:name="_Toc53076688"/>
      <w:bookmarkStart w:id="27" w:name="_Toc78533473"/>
      <w:r w:rsidRPr="007323D6">
        <w:t>Prosedur</w:t>
      </w:r>
      <w:bookmarkEnd w:id="26"/>
      <w:bookmarkEnd w:id="27"/>
    </w:p>
    <w:p w14:paraId="2771CD6A" w14:textId="77777777" w:rsidR="00A35F40" w:rsidRPr="007323D6" w:rsidRDefault="003D6285" w:rsidP="007323D6">
      <w:pPr>
        <w:pStyle w:val="ListParagraph"/>
        <w:spacing w:line="480" w:lineRule="auto"/>
        <w:ind w:firstLine="414"/>
        <w:rPr>
          <w:rFonts w:cs="Times New Roman"/>
        </w:rPr>
      </w:pPr>
      <w:r w:rsidRPr="00E37BAA">
        <w:rPr>
          <w:rFonts w:cs="Times New Roman"/>
        </w:rPr>
        <w:t xml:space="preserve">Prosedur yang digunakan dalam penelitian ini berdasarkan metode </w:t>
      </w:r>
      <w:r w:rsidRPr="007323D6">
        <w:rPr>
          <w:rFonts w:cs="Times New Roman"/>
          <w:i/>
        </w:rPr>
        <w:t>design thinking</w:t>
      </w:r>
      <w:r w:rsidRPr="00E37BAA">
        <w:rPr>
          <w:rFonts w:cs="Times New Roman"/>
          <w:i/>
        </w:rPr>
        <w:t xml:space="preserve"> </w:t>
      </w:r>
      <w:r w:rsidRPr="00E37BAA">
        <w:rPr>
          <w:rFonts w:cs="Times New Roman"/>
        </w:rPr>
        <w:t>sehingga dapat menghasilkan perancangan yang dapat mengatasi permasalahan yang diangkat.</w:t>
      </w:r>
    </w:p>
    <w:p w14:paraId="53E2241D" w14:textId="77777777" w:rsidR="00540088" w:rsidRDefault="003D6285" w:rsidP="007323D6">
      <w:pPr>
        <w:pStyle w:val="ListParagraph"/>
        <w:spacing w:line="480" w:lineRule="auto"/>
        <w:jc w:val="center"/>
        <w:rPr>
          <w:rFonts w:cs="Times New Roman"/>
          <w:b/>
        </w:rPr>
      </w:pPr>
      <w:r>
        <w:rPr>
          <w:noProof/>
          <w:lang w:val="id-ID" w:eastAsia="id-ID"/>
        </w:rPr>
        <w:drawing>
          <wp:inline distT="0" distB="0" distL="0" distR="0" wp14:anchorId="670DF8BA" wp14:editId="22974D5C">
            <wp:extent cx="3483192" cy="1577963"/>
            <wp:effectExtent l="0" t="0" r="3175" b="3810"/>
            <wp:docPr id="12" name="Picture 12" descr="5 Tahap Design Thinking menurut Stanford (d.school) | by Murni Telaumbanua  | Medium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0" descr="5 Tahap Design Thinking menurut Stanford (d.school) | by Murni Telaumbanua  | Medium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83192" cy="157796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59046C0" w14:textId="77777777" w:rsidR="00E37BAA" w:rsidRDefault="00E37BAA" w:rsidP="00E37BAA">
      <w:pPr>
        <w:pStyle w:val="ListParagraph"/>
        <w:spacing w:line="240" w:lineRule="auto"/>
        <w:ind w:firstLine="720"/>
        <w:jc w:val="center"/>
        <w:rPr>
          <w:rFonts w:cs="Times New Roman"/>
          <w:i/>
          <w:sz w:val="20"/>
        </w:rPr>
      </w:pPr>
      <w:r>
        <w:rPr>
          <w:rFonts w:cs="Times New Roman"/>
          <w:b/>
          <w:sz w:val="20"/>
        </w:rPr>
        <w:t xml:space="preserve">Gambar 1.0 </w:t>
      </w:r>
      <w:r>
        <w:rPr>
          <w:rFonts w:cs="Times New Roman"/>
          <w:sz w:val="20"/>
        </w:rPr>
        <w:t xml:space="preserve">Diagram </w:t>
      </w:r>
      <w:r w:rsidRPr="00E37BAA">
        <w:rPr>
          <w:rFonts w:cs="Times New Roman"/>
          <w:i/>
          <w:sz w:val="20"/>
        </w:rPr>
        <w:t>Design Thinking</w:t>
      </w:r>
    </w:p>
    <w:p w14:paraId="2AF701E7" w14:textId="77777777" w:rsidR="00E37BAA" w:rsidRDefault="00E37BAA" w:rsidP="00E37BAA">
      <w:pPr>
        <w:pStyle w:val="ListParagraph"/>
        <w:spacing w:line="240" w:lineRule="auto"/>
        <w:ind w:firstLine="720"/>
        <w:jc w:val="center"/>
        <w:rPr>
          <w:rFonts w:cs="Times New Roman"/>
          <w:sz w:val="20"/>
        </w:rPr>
      </w:pPr>
      <w:r w:rsidRPr="00832A91">
        <w:rPr>
          <w:rFonts w:cs="Times New Roman"/>
          <w:sz w:val="20"/>
        </w:rPr>
        <w:t>(</w:t>
      </w:r>
      <w:r>
        <w:rPr>
          <w:rFonts w:cs="Times New Roman"/>
          <w:sz w:val="20"/>
        </w:rPr>
        <w:t>sumber : medium.com</w:t>
      </w:r>
      <w:r w:rsidRPr="00832A91">
        <w:rPr>
          <w:rFonts w:cs="Times New Roman"/>
          <w:sz w:val="20"/>
        </w:rPr>
        <w:t>)</w:t>
      </w:r>
      <w:r w:rsidR="000128D9">
        <w:rPr>
          <w:rFonts w:cs="Times New Roman"/>
          <w:sz w:val="20"/>
        </w:rPr>
        <w:br/>
      </w:r>
    </w:p>
    <w:p w14:paraId="6110BFB3" w14:textId="77777777" w:rsidR="000128D9" w:rsidRDefault="000128D9" w:rsidP="00E37BAA">
      <w:pPr>
        <w:pStyle w:val="ListParagraph"/>
        <w:spacing w:line="240" w:lineRule="auto"/>
        <w:ind w:firstLine="720"/>
        <w:jc w:val="center"/>
        <w:rPr>
          <w:rFonts w:cs="Times New Roman"/>
          <w:sz w:val="20"/>
        </w:rPr>
      </w:pPr>
    </w:p>
    <w:p w14:paraId="5A972C7D" w14:textId="77777777" w:rsidR="000128D9" w:rsidRPr="00960803" w:rsidRDefault="000128D9" w:rsidP="001673F0">
      <w:pPr>
        <w:pStyle w:val="ListParagraph"/>
        <w:numPr>
          <w:ilvl w:val="0"/>
          <w:numId w:val="13"/>
        </w:numPr>
        <w:spacing w:line="480" w:lineRule="auto"/>
        <w:ind w:left="1134"/>
        <w:rPr>
          <w:rFonts w:cs="Times New Roman"/>
          <w:i/>
        </w:rPr>
      </w:pPr>
      <w:r>
        <w:rPr>
          <w:rFonts w:cs="Times New Roman"/>
          <w:i/>
        </w:rPr>
        <w:t>Emp</w:t>
      </w:r>
      <w:r w:rsidRPr="00D33482">
        <w:rPr>
          <w:rFonts w:cs="Times New Roman"/>
          <w:i/>
        </w:rPr>
        <w:t>at</w:t>
      </w:r>
      <w:r>
        <w:rPr>
          <w:rFonts w:cs="Times New Roman"/>
          <w:i/>
        </w:rPr>
        <w:t>h</w:t>
      </w:r>
      <w:r w:rsidRPr="00D33482">
        <w:rPr>
          <w:rFonts w:cs="Times New Roman"/>
          <w:i/>
        </w:rPr>
        <w:t>ize</w:t>
      </w:r>
      <w:r>
        <w:rPr>
          <w:rFonts w:cs="Times New Roman"/>
          <w:i/>
        </w:rPr>
        <w:t xml:space="preserve"> </w:t>
      </w:r>
      <w:r w:rsidR="00F745E2">
        <w:rPr>
          <w:rFonts w:cs="Times New Roman"/>
        </w:rPr>
        <w:t>atau empati, dalam tahap ini dilakukan pengumpulan data dengan</w:t>
      </w:r>
      <w:r w:rsidR="00643F74">
        <w:rPr>
          <w:rFonts w:cs="Times New Roman"/>
        </w:rPr>
        <w:t xml:space="preserve"> wawancara, observasi,</w:t>
      </w:r>
      <w:r w:rsidR="00506972">
        <w:rPr>
          <w:rFonts w:cs="Times New Roman"/>
        </w:rPr>
        <w:t xml:space="preserve"> dan didukung oleh data literatur</w:t>
      </w:r>
      <w:r w:rsidR="00643F74">
        <w:rPr>
          <w:rFonts w:cs="Times New Roman"/>
        </w:rPr>
        <w:t>.</w:t>
      </w:r>
    </w:p>
    <w:p w14:paraId="749297EA" w14:textId="77777777" w:rsidR="000128D9" w:rsidRPr="00306337" w:rsidRDefault="000128D9" w:rsidP="001673F0">
      <w:pPr>
        <w:pStyle w:val="ListParagraph"/>
        <w:numPr>
          <w:ilvl w:val="0"/>
          <w:numId w:val="13"/>
        </w:numPr>
        <w:spacing w:line="480" w:lineRule="auto"/>
        <w:ind w:left="1134"/>
        <w:rPr>
          <w:rFonts w:cs="Times New Roman"/>
          <w:i/>
        </w:rPr>
      </w:pPr>
      <w:r>
        <w:rPr>
          <w:rFonts w:cs="Times New Roman"/>
          <w:i/>
        </w:rPr>
        <w:t xml:space="preserve">Define </w:t>
      </w:r>
      <w:r w:rsidR="00643F74">
        <w:rPr>
          <w:rFonts w:cs="Times New Roman"/>
        </w:rPr>
        <w:t>atau penentuan, dalam tahap ini mulai menganalisa sekaligus menentukan kebutuhan pengguna dan apa masalah yang harus dipecahkan.</w:t>
      </w:r>
    </w:p>
    <w:p w14:paraId="36DAEA6A" w14:textId="77777777" w:rsidR="000128D9" w:rsidRPr="0071221A" w:rsidRDefault="000128D9" w:rsidP="001673F0">
      <w:pPr>
        <w:pStyle w:val="ListParagraph"/>
        <w:numPr>
          <w:ilvl w:val="0"/>
          <w:numId w:val="13"/>
        </w:numPr>
        <w:spacing w:line="480" w:lineRule="auto"/>
        <w:ind w:left="1134"/>
        <w:rPr>
          <w:rFonts w:cs="Times New Roman"/>
          <w:i/>
        </w:rPr>
      </w:pPr>
      <w:r>
        <w:rPr>
          <w:rFonts w:cs="Times New Roman"/>
          <w:i/>
        </w:rPr>
        <w:t xml:space="preserve">Ideation </w:t>
      </w:r>
      <w:r w:rsidR="00643F74">
        <w:rPr>
          <w:rFonts w:cs="Times New Roman"/>
        </w:rPr>
        <w:t>atau ideasi, dalam tahap ini mulai mengumpulkan ide-ide yang dapat memecahkan masalah yang sudah ditentukan pada tahap sebelumnya.</w:t>
      </w:r>
    </w:p>
    <w:p w14:paraId="075FA879" w14:textId="77777777" w:rsidR="000128D9" w:rsidRPr="009C0733" w:rsidRDefault="000128D9" w:rsidP="001673F0">
      <w:pPr>
        <w:pStyle w:val="ListParagraph"/>
        <w:numPr>
          <w:ilvl w:val="0"/>
          <w:numId w:val="13"/>
        </w:numPr>
        <w:spacing w:line="480" w:lineRule="auto"/>
        <w:ind w:left="1134"/>
        <w:rPr>
          <w:rFonts w:cs="Times New Roman"/>
          <w:i/>
        </w:rPr>
      </w:pPr>
      <w:r>
        <w:rPr>
          <w:rFonts w:cs="Times New Roman"/>
          <w:i/>
        </w:rPr>
        <w:t xml:space="preserve">Prototype </w:t>
      </w:r>
      <w:r w:rsidR="00643F74">
        <w:rPr>
          <w:rFonts w:cs="Times New Roman"/>
        </w:rPr>
        <w:t xml:space="preserve">atau prototipe, pada tahapan ini mulai menetapkan ide yang diperoleh pada tahapan sebelumnya. Dan pada tahapan ini juga dimulai merancang </w:t>
      </w:r>
      <w:r w:rsidR="0055612A">
        <w:rPr>
          <w:rFonts w:cs="Times New Roman"/>
        </w:rPr>
        <w:t>ide yang sudah ditetapkan.</w:t>
      </w:r>
    </w:p>
    <w:p w14:paraId="7BCED3C4" w14:textId="73DDA8FC" w:rsidR="0008578C" w:rsidRDefault="000128D9" w:rsidP="001673F0">
      <w:pPr>
        <w:pStyle w:val="ListParagraph"/>
        <w:numPr>
          <w:ilvl w:val="0"/>
          <w:numId w:val="13"/>
        </w:numPr>
        <w:spacing w:line="480" w:lineRule="auto"/>
        <w:ind w:left="1134"/>
        <w:rPr>
          <w:rFonts w:cs="Times New Roman"/>
        </w:rPr>
      </w:pPr>
      <w:r w:rsidRPr="000128D9">
        <w:rPr>
          <w:rFonts w:cs="Times New Roman"/>
          <w:i/>
        </w:rPr>
        <w:t xml:space="preserve">Test </w:t>
      </w:r>
      <w:r>
        <w:rPr>
          <w:rFonts w:cs="Times New Roman"/>
        </w:rPr>
        <w:t>atau pengujian</w:t>
      </w:r>
      <w:r w:rsidR="0055612A">
        <w:rPr>
          <w:rFonts w:cs="Times New Roman"/>
        </w:rPr>
        <w:t xml:space="preserve">, pada tahap ini hasil perancangan yang sudah selesai diujikan untuk mendapatkan </w:t>
      </w:r>
      <w:r w:rsidR="0055612A" w:rsidRPr="0055612A">
        <w:rPr>
          <w:rFonts w:cs="Times New Roman"/>
          <w:i/>
        </w:rPr>
        <w:t>feedback</w:t>
      </w:r>
      <w:r w:rsidR="00E56036">
        <w:rPr>
          <w:rFonts w:cs="Times New Roman"/>
        </w:rPr>
        <w:t xml:space="preserve"> dari pengguna.</w:t>
      </w:r>
      <w:r w:rsidR="0055612A">
        <w:rPr>
          <w:rFonts w:cs="Times New Roman"/>
        </w:rPr>
        <w:t xml:space="preserve"> </w:t>
      </w:r>
      <w:r>
        <w:rPr>
          <w:rFonts w:cs="Times New Roman"/>
        </w:rPr>
        <w:t xml:space="preserve"> </w:t>
      </w:r>
    </w:p>
    <w:p w14:paraId="7F477843" w14:textId="43868242" w:rsidR="008A7B2C" w:rsidRPr="0008578C" w:rsidRDefault="0008578C" w:rsidP="0008578C">
      <w:pPr>
        <w:jc w:val="left"/>
        <w:rPr>
          <w:rFonts w:cs="Times New Roman"/>
        </w:rPr>
      </w:pPr>
      <w:r>
        <w:rPr>
          <w:rFonts w:cs="Times New Roman"/>
        </w:rPr>
        <w:br w:type="page"/>
      </w:r>
    </w:p>
    <w:p w14:paraId="489EEDAE" w14:textId="77777777" w:rsidR="00FA7CE9" w:rsidRPr="00200918" w:rsidRDefault="00200918" w:rsidP="001673F0">
      <w:pPr>
        <w:pStyle w:val="Heading2"/>
        <w:numPr>
          <w:ilvl w:val="1"/>
          <w:numId w:val="30"/>
        </w:numPr>
        <w:ind w:left="709" w:hanging="709"/>
      </w:pPr>
      <w:bookmarkStart w:id="28" w:name="_Toc53076689"/>
      <w:bookmarkStart w:id="29" w:name="_Toc78533474"/>
      <w:r>
        <w:lastRenderedPageBreak/>
        <w:t>S</w:t>
      </w:r>
      <w:r w:rsidR="00FA7CE9" w:rsidRPr="00200918">
        <w:t>istematika Penulisan</w:t>
      </w:r>
      <w:bookmarkEnd w:id="28"/>
      <w:bookmarkEnd w:id="29"/>
    </w:p>
    <w:p w14:paraId="14110035" w14:textId="77777777" w:rsidR="00344CF2" w:rsidRPr="00344CF2" w:rsidRDefault="00344CF2" w:rsidP="00344CF2">
      <w:pPr>
        <w:pStyle w:val="ListParagraph"/>
        <w:spacing w:line="480" w:lineRule="auto"/>
        <w:rPr>
          <w:rFonts w:cs="Times New Roman"/>
        </w:rPr>
      </w:pPr>
      <w:r>
        <w:rPr>
          <w:rFonts w:cs="Times New Roman"/>
        </w:rPr>
        <w:t xml:space="preserve">BAB I </w:t>
      </w:r>
      <w:r>
        <w:rPr>
          <w:rFonts w:cs="Times New Roman"/>
        </w:rPr>
        <w:tab/>
      </w:r>
      <w:r>
        <w:rPr>
          <w:rFonts w:cs="Times New Roman"/>
        </w:rPr>
        <w:tab/>
        <w:t>:</w:t>
      </w:r>
      <w:r w:rsidRPr="00344CF2">
        <w:rPr>
          <w:rFonts w:cs="Times New Roman"/>
        </w:rPr>
        <w:t>Pendahuluan</w:t>
      </w:r>
    </w:p>
    <w:p w14:paraId="6B41BC7B" w14:textId="77777777" w:rsidR="00344CF2" w:rsidRPr="00344CF2" w:rsidRDefault="00344CF2" w:rsidP="00344CF2">
      <w:pPr>
        <w:pStyle w:val="ListParagraph"/>
        <w:spacing w:line="480" w:lineRule="auto"/>
        <w:ind w:left="2268"/>
        <w:rPr>
          <w:rFonts w:cs="Times New Roman"/>
        </w:rPr>
      </w:pPr>
      <w:r w:rsidRPr="00344CF2">
        <w:rPr>
          <w:rFonts w:cs="Times New Roman"/>
        </w:rPr>
        <w:t>Berisi penjelasan mengenai latar belakang, rumusan</w:t>
      </w:r>
      <w:r>
        <w:rPr>
          <w:rFonts w:cs="Times New Roman"/>
        </w:rPr>
        <w:t xml:space="preserve"> </w:t>
      </w:r>
      <w:r w:rsidRPr="00344CF2">
        <w:rPr>
          <w:rFonts w:cs="Times New Roman"/>
        </w:rPr>
        <w:t>masalah, tujuan, manfaat, batasan masalah,</w:t>
      </w:r>
      <w:r w:rsidR="00A07692">
        <w:rPr>
          <w:rFonts w:cs="Times New Roman"/>
        </w:rPr>
        <w:t xml:space="preserve"> metode,</w:t>
      </w:r>
      <w:r w:rsidRPr="00344CF2">
        <w:rPr>
          <w:rFonts w:cs="Times New Roman"/>
        </w:rPr>
        <w:t xml:space="preserve"> dan</w:t>
      </w:r>
      <w:r>
        <w:rPr>
          <w:rFonts w:cs="Times New Roman"/>
        </w:rPr>
        <w:t xml:space="preserve"> </w:t>
      </w:r>
      <w:r w:rsidRPr="00344CF2">
        <w:rPr>
          <w:rFonts w:cs="Times New Roman"/>
        </w:rPr>
        <w:t>sistemat</w:t>
      </w:r>
      <w:r>
        <w:rPr>
          <w:rFonts w:cs="Times New Roman"/>
        </w:rPr>
        <w:t>ika penulisan.</w:t>
      </w:r>
    </w:p>
    <w:p w14:paraId="53E8A29C" w14:textId="77777777" w:rsidR="00344CF2" w:rsidRPr="00344CF2" w:rsidRDefault="00344CF2" w:rsidP="00344CF2">
      <w:pPr>
        <w:spacing w:line="480" w:lineRule="auto"/>
        <w:ind w:left="709"/>
        <w:rPr>
          <w:rFonts w:cs="Times New Roman"/>
        </w:rPr>
      </w:pPr>
      <w:r w:rsidRPr="00344CF2">
        <w:rPr>
          <w:rFonts w:cs="Times New Roman"/>
        </w:rPr>
        <w:t xml:space="preserve">BAB II </w:t>
      </w:r>
      <w:r>
        <w:rPr>
          <w:rFonts w:cs="Times New Roman"/>
        </w:rPr>
        <w:tab/>
      </w:r>
      <w:r w:rsidRPr="00344CF2">
        <w:rPr>
          <w:rFonts w:cs="Times New Roman"/>
        </w:rPr>
        <w:t xml:space="preserve">: </w:t>
      </w:r>
      <w:r>
        <w:rPr>
          <w:rFonts w:cs="Times New Roman"/>
        </w:rPr>
        <w:t>Tinjauan Pustaka</w:t>
      </w:r>
    </w:p>
    <w:p w14:paraId="1EB3121E" w14:textId="77777777" w:rsidR="00344CF2" w:rsidRDefault="00344CF2" w:rsidP="00344CF2">
      <w:pPr>
        <w:spacing w:line="480" w:lineRule="auto"/>
        <w:ind w:left="2268"/>
        <w:rPr>
          <w:rFonts w:cs="Times New Roman"/>
        </w:rPr>
      </w:pPr>
      <w:r w:rsidRPr="00344CF2">
        <w:rPr>
          <w:rFonts w:cs="Times New Roman"/>
        </w:rPr>
        <w:t>Bab ini berisikan teori yang berupa pengertian dan definisi</w:t>
      </w:r>
      <w:r>
        <w:rPr>
          <w:rFonts w:cs="Times New Roman"/>
        </w:rPr>
        <w:t xml:space="preserve"> </w:t>
      </w:r>
      <w:r w:rsidRPr="00344CF2">
        <w:rPr>
          <w:rFonts w:cs="Times New Roman"/>
        </w:rPr>
        <w:t>yang diambil dari kutipan buku, artikel jurnal, dan dokumen</w:t>
      </w:r>
      <w:r>
        <w:rPr>
          <w:rFonts w:cs="Times New Roman"/>
        </w:rPr>
        <w:t xml:space="preserve"> </w:t>
      </w:r>
      <w:r w:rsidRPr="00344CF2">
        <w:rPr>
          <w:rFonts w:cs="Times New Roman"/>
        </w:rPr>
        <w:t xml:space="preserve">lain yang berkaitan dengan </w:t>
      </w:r>
      <w:r>
        <w:rPr>
          <w:rFonts w:cs="Times New Roman"/>
        </w:rPr>
        <w:t>perancangan.</w:t>
      </w:r>
    </w:p>
    <w:p w14:paraId="56CABB66" w14:textId="77777777" w:rsidR="00344CF2" w:rsidRDefault="00344CF2" w:rsidP="00344CF2">
      <w:pPr>
        <w:spacing w:line="480" w:lineRule="auto"/>
        <w:ind w:left="709"/>
        <w:rPr>
          <w:rFonts w:cs="Times New Roman"/>
        </w:rPr>
      </w:pPr>
      <w:r w:rsidRPr="00344CF2">
        <w:rPr>
          <w:rFonts w:cs="Times New Roman"/>
        </w:rPr>
        <w:t>BAB II</w:t>
      </w:r>
      <w:r>
        <w:rPr>
          <w:rFonts w:cs="Times New Roman"/>
        </w:rPr>
        <w:t>I</w:t>
      </w:r>
      <w:r>
        <w:rPr>
          <w:rFonts w:cs="Times New Roman"/>
        </w:rPr>
        <w:tab/>
        <w:t>: Analisis Dan Perancangan</w:t>
      </w:r>
    </w:p>
    <w:p w14:paraId="285BFC10" w14:textId="3E543C55" w:rsidR="00807D59" w:rsidRDefault="00344CF2" w:rsidP="00D80008">
      <w:pPr>
        <w:spacing w:line="480" w:lineRule="auto"/>
        <w:ind w:left="2268"/>
        <w:rPr>
          <w:rFonts w:cs="Times New Roman"/>
        </w:rPr>
      </w:pPr>
      <w:r>
        <w:rPr>
          <w:rFonts w:cs="Times New Roman"/>
        </w:rPr>
        <w:t>Bab ini berisi identifikasi beserta pemecahan masalah yang diambil dan menentukan konsep perancangan beserta proses perancangan.</w:t>
      </w:r>
    </w:p>
    <w:p w14:paraId="6657330C" w14:textId="002BB8C5" w:rsidR="00505267" w:rsidRDefault="00A07443" w:rsidP="00505267">
      <w:pPr>
        <w:spacing w:line="480" w:lineRule="auto"/>
        <w:ind w:left="709"/>
        <w:rPr>
          <w:rFonts w:cs="Times New Roman"/>
        </w:rPr>
      </w:pPr>
      <w:r>
        <w:rPr>
          <w:rFonts w:cs="Times New Roman"/>
        </w:rPr>
        <w:t xml:space="preserve">BAB IV </w:t>
      </w:r>
      <w:r w:rsidR="00505267">
        <w:rPr>
          <w:rFonts w:cs="Times New Roman"/>
        </w:rPr>
        <w:tab/>
        <w:t xml:space="preserve">: </w:t>
      </w:r>
      <w:r w:rsidR="00ED5377">
        <w:rPr>
          <w:rFonts w:cs="Times New Roman"/>
        </w:rPr>
        <w:t>Pembahasan</w:t>
      </w:r>
    </w:p>
    <w:p w14:paraId="13ED8177" w14:textId="5B55F131" w:rsidR="00CC1718" w:rsidRDefault="00ED5377" w:rsidP="000F5C2F">
      <w:pPr>
        <w:spacing w:line="480" w:lineRule="auto"/>
        <w:ind w:left="2268"/>
        <w:rPr>
          <w:rFonts w:cs="Times New Roman"/>
        </w:rPr>
      </w:pPr>
      <w:r>
        <w:rPr>
          <w:rFonts w:cs="Times New Roman"/>
        </w:rPr>
        <w:t>Pada bab ini berisi pembahasan tentang produk yang dirancang dan memuat tentang visualisasi produk yang telah dirancang.</w:t>
      </w:r>
    </w:p>
    <w:p w14:paraId="6DAA5366" w14:textId="77777777" w:rsidR="0008578C" w:rsidRDefault="00A07443" w:rsidP="0008578C">
      <w:pPr>
        <w:spacing w:line="480" w:lineRule="auto"/>
        <w:ind w:left="709"/>
        <w:rPr>
          <w:rFonts w:cs="Times New Roman"/>
        </w:rPr>
      </w:pPr>
      <w:r>
        <w:rPr>
          <w:rFonts w:cs="Times New Roman"/>
        </w:rPr>
        <w:t>BAB V</w:t>
      </w:r>
      <w:r w:rsidR="00505267">
        <w:rPr>
          <w:rFonts w:cs="Times New Roman"/>
        </w:rPr>
        <w:tab/>
      </w:r>
      <w:r w:rsidR="00505267">
        <w:rPr>
          <w:rFonts w:cs="Times New Roman"/>
        </w:rPr>
        <w:tab/>
        <w:t xml:space="preserve">: </w:t>
      </w:r>
      <w:r w:rsidR="00ED5377">
        <w:rPr>
          <w:rFonts w:cs="Times New Roman"/>
        </w:rPr>
        <w:t>Penutup</w:t>
      </w:r>
    </w:p>
    <w:p w14:paraId="038DD6D8" w14:textId="6DEB0EF9" w:rsidR="004E005D" w:rsidRDefault="00BC34DE" w:rsidP="0008578C">
      <w:pPr>
        <w:spacing w:line="480" w:lineRule="auto"/>
        <w:ind w:left="2250"/>
        <w:rPr>
          <w:rFonts w:cs="Times New Roman"/>
        </w:rPr>
      </w:pPr>
      <w:r>
        <w:rPr>
          <w:rFonts w:cs="Times New Roman"/>
        </w:rPr>
        <w:t>Bab ini berisi tentang kesimpulan yang memuat rangkuman hasil perancangan yang dijelaskan secara singkat, padat, dan jelas. Pada bab ini juga berisi saran untuk pengembangan produk lebih lanjut.</w:t>
      </w:r>
    </w:p>
    <w:p w14:paraId="4C398939" w14:textId="414D8549" w:rsidR="00A3502B" w:rsidRDefault="00A3502B">
      <w:pPr>
        <w:jc w:val="left"/>
        <w:rPr>
          <w:rFonts w:cs="Times New Roman"/>
        </w:rPr>
      </w:pPr>
      <w:bookmarkStart w:id="30" w:name="_GoBack"/>
      <w:bookmarkEnd w:id="30"/>
    </w:p>
    <w:sectPr w:rsidR="00A3502B" w:rsidSect="00DB2F95">
      <w:pgSz w:w="11906" w:h="16838"/>
      <w:pgMar w:top="1440" w:right="1440" w:bottom="1440" w:left="1440" w:header="708" w:footer="708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5F1C2FC9" w14:textId="77777777" w:rsidR="004A1D86" w:rsidRDefault="004A1D86" w:rsidP="00DB2F95">
      <w:pPr>
        <w:spacing w:after="0" w:line="240" w:lineRule="auto"/>
      </w:pPr>
      <w:r>
        <w:separator/>
      </w:r>
    </w:p>
  </w:endnote>
  <w:endnote w:type="continuationSeparator" w:id="0">
    <w:p w14:paraId="67F202A5" w14:textId="77777777" w:rsidR="004A1D86" w:rsidRDefault="004A1D86" w:rsidP="00DB2F9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4B4D7CE1" w14:textId="77777777" w:rsidR="004A1D86" w:rsidRDefault="004A1D86" w:rsidP="00DB2F95">
      <w:pPr>
        <w:spacing w:after="0" w:line="240" w:lineRule="auto"/>
      </w:pPr>
      <w:r>
        <w:separator/>
      </w:r>
    </w:p>
  </w:footnote>
  <w:footnote w:type="continuationSeparator" w:id="0">
    <w:p w14:paraId="3DDEDDF6" w14:textId="77777777" w:rsidR="004A1D86" w:rsidRDefault="004A1D86" w:rsidP="00DB2F95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22E4CFF"/>
    <w:multiLevelType w:val="hybridMultilevel"/>
    <w:tmpl w:val="D29C4AE4"/>
    <w:lvl w:ilvl="0" w:tplc="A49C9BA0">
      <w:start w:val="1"/>
      <w:numFmt w:val="decimal"/>
      <w:lvlText w:val="%1."/>
      <w:lvlJc w:val="left"/>
      <w:pPr>
        <w:ind w:left="2280" w:hanging="360"/>
      </w:pPr>
      <w:rPr>
        <w:rFonts w:ascii="Times New Roman" w:hAnsi="Times New Roman" w:cs="Times New Roman" w:hint="default"/>
        <w:sz w:val="24"/>
      </w:rPr>
    </w:lvl>
    <w:lvl w:ilvl="1" w:tplc="04090019">
      <w:start w:val="1"/>
      <w:numFmt w:val="lowerLetter"/>
      <w:lvlText w:val="%2."/>
      <w:lvlJc w:val="left"/>
      <w:pPr>
        <w:ind w:left="3000" w:hanging="360"/>
      </w:pPr>
    </w:lvl>
    <w:lvl w:ilvl="2" w:tplc="0409001B" w:tentative="1">
      <w:start w:val="1"/>
      <w:numFmt w:val="lowerRoman"/>
      <w:lvlText w:val="%3."/>
      <w:lvlJc w:val="right"/>
      <w:pPr>
        <w:ind w:left="3720" w:hanging="180"/>
      </w:pPr>
    </w:lvl>
    <w:lvl w:ilvl="3" w:tplc="0409000F" w:tentative="1">
      <w:start w:val="1"/>
      <w:numFmt w:val="decimal"/>
      <w:lvlText w:val="%4."/>
      <w:lvlJc w:val="left"/>
      <w:pPr>
        <w:ind w:left="4440" w:hanging="360"/>
      </w:pPr>
    </w:lvl>
    <w:lvl w:ilvl="4" w:tplc="04090019" w:tentative="1">
      <w:start w:val="1"/>
      <w:numFmt w:val="lowerLetter"/>
      <w:lvlText w:val="%5."/>
      <w:lvlJc w:val="left"/>
      <w:pPr>
        <w:ind w:left="5160" w:hanging="360"/>
      </w:pPr>
    </w:lvl>
    <w:lvl w:ilvl="5" w:tplc="0409001B" w:tentative="1">
      <w:start w:val="1"/>
      <w:numFmt w:val="lowerRoman"/>
      <w:lvlText w:val="%6."/>
      <w:lvlJc w:val="right"/>
      <w:pPr>
        <w:ind w:left="5880" w:hanging="180"/>
      </w:pPr>
    </w:lvl>
    <w:lvl w:ilvl="6" w:tplc="0409000F" w:tentative="1">
      <w:start w:val="1"/>
      <w:numFmt w:val="decimal"/>
      <w:lvlText w:val="%7."/>
      <w:lvlJc w:val="left"/>
      <w:pPr>
        <w:ind w:left="6600" w:hanging="360"/>
      </w:pPr>
    </w:lvl>
    <w:lvl w:ilvl="7" w:tplc="04090019" w:tentative="1">
      <w:start w:val="1"/>
      <w:numFmt w:val="lowerLetter"/>
      <w:lvlText w:val="%8."/>
      <w:lvlJc w:val="left"/>
      <w:pPr>
        <w:ind w:left="7320" w:hanging="360"/>
      </w:pPr>
    </w:lvl>
    <w:lvl w:ilvl="8" w:tplc="0409001B" w:tentative="1">
      <w:start w:val="1"/>
      <w:numFmt w:val="lowerRoman"/>
      <w:lvlText w:val="%9."/>
      <w:lvlJc w:val="right"/>
      <w:pPr>
        <w:ind w:left="8040" w:hanging="180"/>
      </w:pPr>
    </w:lvl>
  </w:abstractNum>
  <w:abstractNum w:abstractNumId="1" w15:restartNumberingAfterBreak="0">
    <w:nsid w:val="02552C32"/>
    <w:multiLevelType w:val="hybridMultilevel"/>
    <w:tmpl w:val="6B3C3E0C"/>
    <w:lvl w:ilvl="0" w:tplc="04090019">
      <w:start w:val="1"/>
      <w:numFmt w:val="lowerLetter"/>
      <w:lvlText w:val="%1."/>
      <w:lvlJc w:val="left"/>
      <w:pPr>
        <w:ind w:left="2070" w:hanging="360"/>
      </w:pPr>
    </w:lvl>
    <w:lvl w:ilvl="1" w:tplc="04090019" w:tentative="1">
      <w:start w:val="1"/>
      <w:numFmt w:val="lowerLetter"/>
      <w:lvlText w:val="%2."/>
      <w:lvlJc w:val="left"/>
      <w:pPr>
        <w:ind w:left="2790" w:hanging="360"/>
      </w:pPr>
    </w:lvl>
    <w:lvl w:ilvl="2" w:tplc="0409001B" w:tentative="1">
      <w:start w:val="1"/>
      <w:numFmt w:val="lowerRoman"/>
      <w:lvlText w:val="%3."/>
      <w:lvlJc w:val="right"/>
      <w:pPr>
        <w:ind w:left="3510" w:hanging="180"/>
      </w:pPr>
    </w:lvl>
    <w:lvl w:ilvl="3" w:tplc="0409000F" w:tentative="1">
      <w:start w:val="1"/>
      <w:numFmt w:val="decimal"/>
      <w:lvlText w:val="%4."/>
      <w:lvlJc w:val="left"/>
      <w:pPr>
        <w:ind w:left="4230" w:hanging="360"/>
      </w:pPr>
    </w:lvl>
    <w:lvl w:ilvl="4" w:tplc="04090019" w:tentative="1">
      <w:start w:val="1"/>
      <w:numFmt w:val="lowerLetter"/>
      <w:lvlText w:val="%5."/>
      <w:lvlJc w:val="left"/>
      <w:pPr>
        <w:ind w:left="4950" w:hanging="360"/>
      </w:pPr>
    </w:lvl>
    <w:lvl w:ilvl="5" w:tplc="0409001B" w:tentative="1">
      <w:start w:val="1"/>
      <w:numFmt w:val="lowerRoman"/>
      <w:lvlText w:val="%6."/>
      <w:lvlJc w:val="right"/>
      <w:pPr>
        <w:ind w:left="5670" w:hanging="180"/>
      </w:pPr>
    </w:lvl>
    <w:lvl w:ilvl="6" w:tplc="0409000F" w:tentative="1">
      <w:start w:val="1"/>
      <w:numFmt w:val="decimal"/>
      <w:lvlText w:val="%7."/>
      <w:lvlJc w:val="left"/>
      <w:pPr>
        <w:ind w:left="6390" w:hanging="360"/>
      </w:pPr>
    </w:lvl>
    <w:lvl w:ilvl="7" w:tplc="04090019" w:tentative="1">
      <w:start w:val="1"/>
      <w:numFmt w:val="lowerLetter"/>
      <w:lvlText w:val="%8."/>
      <w:lvlJc w:val="left"/>
      <w:pPr>
        <w:ind w:left="7110" w:hanging="360"/>
      </w:pPr>
    </w:lvl>
    <w:lvl w:ilvl="8" w:tplc="0409001B" w:tentative="1">
      <w:start w:val="1"/>
      <w:numFmt w:val="lowerRoman"/>
      <w:lvlText w:val="%9."/>
      <w:lvlJc w:val="right"/>
      <w:pPr>
        <w:ind w:left="7830" w:hanging="180"/>
      </w:pPr>
    </w:lvl>
  </w:abstractNum>
  <w:abstractNum w:abstractNumId="2" w15:restartNumberingAfterBreak="0">
    <w:nsid w:val="0A9230AF"/>
    <w:multiLevelType w:val="hybridMultilevel"/>
    <w:tmpl w:val="BB402F72"/>
    <w:lvl w:ilvl="0" w:tplc="0409000F">
      <w:start w:val="1"/>
      <w:numFmt w:val="decimal"/>
      <w:lvlText w:val="%1."/>
      <w:lvlJc w:val="left"/>
      <w:pPr>
        <w:ind w:left="1854" w:hanging="360"/>
      </w:pPr>
    </w:lvl>
    <w:lvl w:ilvl="1" w:tplc="04090019" w:tentative="1">
      <w:start w:val="1"/>
      <w:numFmt w:val="lowerLetter"/>
      <w:lvlText w:val="%2."/>
      <w:lvlJc w:val="left"/>
      <w:pPr>
        <w:ind w:left="2574" w:hanging="360"/>
      </w:p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3" w15:restartNumberingAfterBreak="0">
    <w:nsid w:val="0B8B1713"/>
    <w:multiLevelType w:val="hybridMultilevel"/>
    <w:tmpl w:val="54F0EE0A"/>
    <w:lvl w:ilvl="0" w:tplc="9A90EEAA">
      <w:start w:val="1"/>
      <w:numFmt w:val="decimal"/>
      <w:lvlText w:val="%1."/>
      <w:lvlJc w:val="left"/>
      <w:pPr>
        <w:ind w:left="2160" w:hanging="360"/>
      </w:pPr>
      <w:rPr>
        <w:i w:val="0"/>
        <w:color w:val="auto"/>
      </w:r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4" w15:restartNumberingAfterBreak="0">
    <w:nsid w:val="0D7B64AE"/>
    <w:multiLevelType w:val="hybridMultilevel"/>
    <w:tmpl w:val="5166321C"/>
    <w:lvl w:ilvl="0" w:tplc="A49C9BA0">
      <w:start w:val="1"/>
      <w:numFmt w:val="decimal"/>
      <w:lvlText w:val="%1."/>
      <w:lvlJc w:val="left"/>
      <w:pPr>
        <w:ind w:left="2989" w:hanging="360"/>
      </w:pPr>
      <w:rPr>
        <w:rFonts w:ascii="Times New Roman" w:hAnsi="Times New Roman" w:cs="Times New Roman" w:hint="default"/>
        <w:sz w:val="24"/>
      </w:rPr>
    </w:lvl>
    <w:lvl w:ilvl="1" w:tplc="04090019">
      <w:start w:val="1"/>
      <w:numFmt w:val="lowerLetter"/>
      <w:lvlText w:val="%2."/>
      <w:lvlJc w:val="left"/>
      <w:pPr>
        <w:ind w:left="2149" w:hanging="360"/>
      </w:pPr>
    </w:lvl>
    <w:lvl w:ilvl="2" w:tplc="0409001B" w:tentative="1">
      <w:start w:val="1"/>
      <w:numFmt w:val="lowerRoman"/>
      <w:lvlText w:val="%3."/>
      <w:lvlJc w:val="right"/>
      <w:pPr>
        <w:ind w:left="2869" w:hanging="180"/>
      </w:pPr>
    </w:lvl>
    <w:lvl w:ilvl="3" w:tplc="0409000F" w:tentative="1">
      <w:start w:val="1"/>
      <w:numFmt w:val="decimal"/>
      <w:lvlText w:val="%4."/>
      <w:lvlJc w:val="left"/>
      <w:pPr>
        <w:ind w:left="3589" w:hanging="360"/>
      </w:pPr>
    </w:lvl>
    <w:lvl w:ilvl="4" w:tplc="04090019" w:tentative="1">
      <w:start w:val="1"/>
      <w:numFmt w:val="lowerLetter"/>
      <w:lvlText w:val="%5."/>
      <w:lvlJc w:val="left"/>
      <w:pPr>
        <w:ind w:left="4309" w:hanging="360"/>
      </w:pPr>
    </w:lvl>
    <w:lvl w:ilvl="5" w:tplc="0409001B" w:tentative="1">
      <w:start w:val="1"/>
      <w:numFmt w:val="lowerRoman"/>
      <w:lvlText w:val="%6."/>
      <w:lvlJc w:val="right"/>
      <w:pPr>
        <w:ind w:left="5029" w:hanging="180"/>
      </w:pPr>
    </w:lvl>
    <w:lvl w:ilvl="6" w:tplc="0409000F" w:tentative="1">
      <w:start w:val="1"/>
      <w:numFmt w:val="decimal"/>
      <w:lvlText w:val="%7."/>
      <w:lvlJc w:val="left"/>
      <w:pPr>
        <w:ind w:left="5749" w:hanging="360"/>
      </w:pPr>
    </w:lvl>
    <w:lvl w:ilvl="7" w:tplc="04090019" w:tentative="1">
      <w:start w:val="1"/>
      <w:numFmt w:val="lowerLetter"/>
      <w:lvlText w:val="%8."/>
      <w:lvlJc w:val="left"/>
      <w:pPr>
        <w:ind w:left="6469" w:hanging="360"/>
      </w:pPr>
    </w:lvl>
    <w:lvl w:ilvl="8" w:tplc="040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5" w15:restartNumberingAfterBreak="0">
    <w:nsid w:val="167962C2"/>
    <w:multiLevelType w:val="hybridMultilevel"/>
    <w:tmpl w:val="BA4A5370"/>
    <w:lvl w:ilvl="0" w:tplc="0409000F">
      <w:start w:val="1"/>
      <w:numFmt w:val="decimal"/>
      <w:lvlText w:val="%1."/>
      <w:lvlJc w:val="left"/>
      <w:pPr>
        <w:ind w:left="2138" w:hanging="360"/>
      </w:pPr>
    </w:lvl>
    <w:lvl w:ilvl="1" w:tplc="04090019" w:tentative="1">
      <w:start w:val="1"/>
      <w:numFmt w:val="lowerLetter"/>
      <w:lvlText w:val="%2."/>
      <w:lvlJc w:val="left"/>
      <w:pPr>
        <w:ind w:left="2858" w:hanging="360"/>
      </w:pPr>
    </w:lvl>
    <w:lvl w:ilvl="2" w:tplc="0409001B" w:tentative="1">
      <w:start w:val="1"/>
      <w:numFmt w:val="lowerRoman"/>
      <w:lvlText w:val="%3."/>
      <w:lvlJc w:val="right"/>
      <w:pPr>
        <w:ind w:left="3578" w:hanging="180"/>
      </w:pPr>
    </w:lvl>
    <w:lvl w:ilvl="3" w:tplc="0409000F" w:tentative="1">
      <w:start w:val="1"/>
      <w:numFmt w:val="decimal"/>
      <w:lvlText w:val="%4."/>
      <w:lvlJc w:val="left"/>
      <w:pPr>
        <w:ind w:left="4298" w:hanging="360"/>
      </w:pPr>
    </w:lvl>
    <w:lvl w:ilvl="4" w:tplc="04090019" w:tentative="1">
      <w:start w:val="1"/>
      <w:numFmt w:val="lowerLetter"/>
      <w:lvlText w:val="%5."/>
      <w:lvlJc w:val="left"/>
      <w:pPr>
        <w:ind w:left="5018" w:hanging="360"/>
      </w:pPr>
    </w:lvl>
    <w:lvl w:ilvl="5" w:tplc="0409001B" w:tentative="1">
      <w:start w:val="1"/>
      <w:numFmt w:val="lowerRoman"/>
      <w:lvlText w:val="%6."/>
      <w:lvlJc w:val="right"/>
      <w:pPr>
        <w:ind w:left="5738" w:hanging="180"/>
      </w:pPr>
    </w:lvl>
    <w:lvl w:ilvl="6" w:tplc="0409000F" w:tentative="1">
      <w:start w:val="1"/>
      <w:numFmt w:val="decimal"/>
      <w:lvlText w:val="%7."/>
      <w:lvlJc w:val="left"/>
      <w:pPr>
        <w:ind w:left="6458" w:hanging="360"/>
      </w:pPr>
    </w:lvl>
    <w:lvl w:ilvl="7" w:tplc="04090019" w:tentative="1">
      <w:start w:val="1"/>
      <w:numFmt w:val="lowerLetter"/>
      <w:lvlText w:val="%8."/>
      <w:lvlJc w:val="left"/>
      <w:pPr>
        <w:ind w:left="7178" w:hanging="360"/>
      </w:pPr>
    </w:lvl>
    <w:lvl w:ilvl="8" w:tplc="0409001B" w:tentative="1">
      <w:start w:val="1"/>
      <w:numFmt w:val="lowerRoman"/>
      <w:lvlText w:val="%9."/>
      <w:lvlJc w:val="right"/>
      <w:pPr>
        <w:ind w:left="7898" w:hanging="180"/>
      </w:pPr>
    </w:lvl>
  </w:abstractNum>
  <w:abstractNum w:abstractNumId="6" w15:restartNumberingAfterBreak="0">
    <w:nsid w:val="17362EBF"/>
    <w:multiLevelType w:val="multilevel"/>
    <w:tmpl w:val="23B4F7F6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entative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Letter"/>
      <w:lvlText w:val="%3."/>
      <w:lvlJc w:val="lef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 w:tentative="1">
      <w:start w:val="1"/>
      <w:numFmt w:val="lowerRoman"/>
      <w:lvlText w:val="%6."/>
      <w:lvlJc w:val="right"/>
      <w:pPr>
        <w:ind w:left="4320" w:hanging="180"/>
      </w:pPr>
    </w:lvl>
    <w:lvl w:ilvl="6" w:tentative="1">
      <w:start w:val="1"/>
      <w:numFmt w:val="decimal"/>
      <w:lvlText w:val="%7."/>
      <w:lvlJc w:val="left"/>
      <w:pPr>
        <w:ind w:left="5040" w:hanging="360"/>
      </w:pPr>
    </w:lvl>
    <w:lvl w:ilvl="7" w:tentative="1">
      <w:start w:val="1"/>
      <w:numFmt w:val="lowerLetter"/>
      <w:lvlText w:val="%8."/>
      <w:lvlJc w:val="left"/>
      <w:pPr>
        <w:ind w:left="5760" w:hanging="360"/>
      </w:pPr>
    </w:lvl>
    <w:lvl w:ilvl="8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17584EF0"/>
    <w:multiLevelType w:val="hybridMultilevel"/>
    <w:tmpl w:val="61847DC2"/>
    <w:lvl w:ilvl="0" w:tplc="1E0AC8FA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  <w:b w:val="0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8" w15:restartNumberingAfterBreak="0">
    <w:nsid w:val="17752210"/>
    <w:multiLevelType w:val="multilevel"/>
    <w:tmpl w:val="F336F7B0"/>
    <w:lvl w:ilvl="0">
      <w:start w:val="1"/>
      <w:numFmt w:val="decimal"/>
      <w:lvlText w:val="%1."/>
      <w:lvlJc w:val="left"/>
      <w:pPr>
        <w:ind w:left="1713" w:hanging="360"/>
      </w:pPr>
    </w:lvl>
    <w:lvl w:ilvl="1">
      <w:start w:val="2"/>
      <w:numFmt w:val="decimal"/>
      <w:isLgl/>
      <w:lvlText w:val="%1.%2"/>
      <w:lvlJc w:val="left"/>
      <w:pPr>
        <w:ind w:left="2083" w:hanging="48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2573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823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3433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3683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4293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4543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5153" w:hanging="1800"/>
      </w:pPr>
      <w:rPr>
        <w:rFonts w:hint="default"/>
      </w:rPr>
    </w:lvl>
  </w:abstractNum>
  <w:abstractNum w:abstractNumId="9" w15:restartNumberingAfterBreak="0">
    <w:nsid w:val="1C291303"/>
    <w:multiLevelType w:val="hybridMultilevel"/>
    <w:tmpl w:val="22F8FFE2"/>
    <w:lvl w:ilvl="0" w:tplc="0409000F">
      <w:start w:val="1"/>
      <w:numFmt w:val="decimal"/>
      <w:lvlText w:val="%1."/>
      <w:lvlJc w:val="left"/>
      <w:pPr>
        <w:ind w:left="1429" w:hanging="360"/>
      </w:pPr>
    </w:lvl>
    <w:lvl w:ilvl="1" w:tplc="04090019" w:tentative="1">
      <w:start w:val="1"/>
      <w:numFmt w:val="lowerLetter"/>
      <w:lvlText w:val="%2."/>
      <w:lvlJc w:val="left"/>
      <w:pPr>
        <w:ind w:left="2149" w:hanging="360"/>
      </w:pPr>
    </w:lvl>
    <w:lvl w:ilvl="2" w:tplc="0409001B" w:tentative="1">
      <w:start w:val="1"/>
      <w:numFmt w:val="lowerRoman"/>
      <w:lvlText w:val="%3."/>
      <w:lvlJc w:val="right"/>
      <w:pPr>
        <w:ind w:left="2869" w:hanging="180"/>
      </w:pPr>
    </w:lvl>
    <w:lvl w:ilvl="3" w:tplc="0409000F" w:tentative="1">
      <w:start w:val="1"/>
      <w:numFmt w:val="decimal"/>
      <w:lvlText w:val="%4."/>
      <w:lvlJc w:val="left"/>
      <w:pPr>
        <w:ind w:left="3589" w:hanging="360"/>
      </w:pPr>
    </w:lvl>
    <w:lvl w:ilvl="4" w:tplc="04090019" w:tentative="1">
      <w:start w:val="1"/>
      <w:numFmt w:val="lowerLetter"/>
      <w:lvlText w:val="%5."/>
      <w:lvlJc w:val="left"/>
      <w:pPr>
        <w:ind w:left="4309" w:hanging="360"/>
      </w:pPr>
    </w:lvl>
    <w:lvl w:ilvl="5" w:tplc="0409001B" w:tentative="1">
      <w:start w:val="1"/>
      <w:numFmt w:val="lowerRoman"/>
      <w:lvlText w:val="%6."/>
      <w:lvlJc w:val="right"/>
      <w:pPr>
        <w:ind w:left="5029" w:hanging="180"/>
      </w:pPr>
    </w:lvl>
    <w:lvl w:ilvl="6" w:tplc="0409000F" w:tentative="1">
      <w:start w:val="1"/>
      <w:numFmt w:val="decimal"/>
      <w:lvlText w:val="%7."/>
      <w:lvlJc w:val="left"/>
      <w:pPr>
        <w:ind w:left="5749" w:hanging="360"/>
      </w:pPr>
    </w:lvl>
    <w:lvl w:ilvl="7" w:tplc="04090019" w:tentative="1">
      <w:start w:val="1"/>
      <w:numFmt w:val="lowerLetter"/>
      <w:lvlText w:val="%8."/>
      <w:lvlJc w:val="left"/>
      <w:pPr>
        <w:ind w:left="6469" w:hanging="360"/>
      </w:pPr>
    </w:lvl>
    <w:lvl w:ilvl="8" w:tplc="040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0" w15:restartNumberingAfterBreak="0">
    <w:nsid w:val="2140518C"/>
    <w:multiLevelType w:val="multilevel"/>
    <w:tmpl w:val="0A4E8C88"/>
    <w:lvl w:ilvl="0">
      <w:start w:val="1"/>
      <w:numFmt w:val="decimal"/>
      <w:pStyle w:val="subbab4"/>
      <w:lvlText w:val="%1."/>
      <w:lvlJc w:val="left"/>
      <w:pPr>
        <w:ind w:left="720" w:hanging="720"/>
      </w:pPr>
      <w:rPr>
        <w:rFonts w:hint="default"/>
        <w:i w:val="0"/>
      </w:rPr>
    </w:lvl>
    <w:lvl w:ilvl="1">
      <w:start w:val="1"/>
      <w:numFmt w:val="decimal"/>
      <w:pStyle w:val="Heading2"/>
      <w:lvlText w:val="%1.%2"/>
      <w:lvlJc w:val="left"/>
      <w:pPr>
        <w:ind w:left="720" w:hanging="720"/>
      </w:pPr>
      <w:rPr>
        <w:rFonts w:ascii="Times New Roman" w:hAnsi="Times New Roman" w:cs="Times New Roman"/>
        <w:b w:val="0"/>
        <w:bCs w:val="0"/>
        <w:i w:val="0"/>
        <w:iCs w:val="0"/>
        <w:caps w:val="0"/>
        <w:smallCaps w:val="0"/>
        <w:strike w:val="0"/>
        <w:dstrike w:val="0"/>
        <w:noProof w:val="0"/>
        <w:snapToGrid w:val="0"/>
        <w:vanish w:val="0"/>
        <w:color w:val="000000"/>
        <w:spacing w:val="0"/>
        <w:w w:val="0"/>
        <w:kern w:val="0"/>
        <w:position w:val="0"/>
        <w:sz w:val="0"/>
        <w:szCs w:val="0"/>
        <w:u w:val="none" w:color="000000"/>
        <w:effect w:val="none"/>
        <w:bdr w:val="none" w:sz="0" w:space="0" w:color="000000"/>
        <w:shd w:val="clear" w:color="000000" w:fill="000000"/>
        <w:vertAlign w:val="baseline"/>
        <w:em w:val="none"/>
        <w:lang w:val="x-none" w:eastAsia="x-none" w:bidi="x-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pStyle w:val="subbab4"/>
      <w:lvlText w:val="%1.%2.%3"/>
      <w:lvlJc w:val="left"/>
      <w:pPr>
        <w:ind w:left="720" w:hanging="720"/>
      </w:pPr>
      <w:rPr>
        <w:rFonts w:hint="default"/>
        <w:b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1" w15:restartNumberingAfterBreak="0">
    <w:nsid w:val="230F397F"/>
    <w:multiLevelType w:val="multilevel"/>
    <w:tmpl w:val="31D8A356"/>
    <w:lvl w:ilvl="0">
      <w:start w:val="1"/>
      <w:numFmt w:val="decimal"/>
      <w:lvlText w:val="%1."/>
      <w:lvlJc w:val="left"/>
      <w:pPr>
        <w:ind w:left="1854" w:hanging="360"/>
      </w:pPr>
    </w:lvl>
    <w:lvl w:ilvl="1">
      <w:start w:val="1"/>
      <w:numFmt w:val="decimal"/>
      <w:isLgl/>
      <w:lvlText w:val="%1.%2"/>
      <w:lvlJc w:val="left"/>
      <w:pPr>
        <w:ind w:left="1974" w:hanging="480"/>
      </w:pPr>
      <w:rPr>
        <w:rFonts w:hint="default"/>
      </w:rPr>
    </w:lvl>
    <w:lvl w:ilvl="2">
      <w:start w:val="2"/>
      <w:numFmt w:val="decimal"/>
      <w:isLgl/>
      <w:lvlText w:val="%1.%2.%3"/>
      <w:lvlJc w:val="left"/>
      <w:pPr>
        <w:ind w:left="2214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214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574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574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934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934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3294" w:hanging="1800"/>
      </w:pPr>
      <w:rPr>
        <w:rFonts w:hint="default"/>
      </w:rPr>
    </w:lvl>
  </w:abstractNum>
  <w:abstractNum w:abstractNumId="12" w15:restartNumberingAfterBreak="0">
    <w:nsid w:val="269154D4"/>
    <w:multiLevelType w:val="hybridMultilevel"/>
    <w:tmpl w:val="E128398C"/>
    <w:lvl w:ilvl="0" w:tplc="0409000F">
      <w:start w:val="1"/>
      <w:numFmt w:val="decimal"/>
      <w:lvlText w:val="%1."/>
      <w:lvlJc w:val="left"/>
      <w:pPr>
        <w:ind w:left="2160" w:hanging="360"/>
      </w:p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13" w15:restartNumberingAfterBreak="0">
    <w:nsid w:val="2AEE2C84"/>
    <w:multiLevelType w:val="hybridMultilevel"/>
    <w:tmpl w:val="9452862A"/>
    <w:lvl w:ilvl="0" w:tplc="38090015">
      <w:start w:val="1"/>
      <w:numFmt w:val="upperLetter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2EDB3680"/>
    <w:multiLevelType w:val="multilevel"/>
    <w:tmpl w:val="2D34862C"/>
    <w:lvl w:ilvl="0">
      <w:start w:val="1"/>
      <w:numFmt w:val="decimal"/>
      <w:pStyle w:val="subbab2"/>
      <w:lvlText w:val="%1."/>
      <w:lvlJc w:val="left"/>
      <w:pPr>
        <w:ind w:left="2160" w:hanging="360"/>
      </w:pPr>
      <w:rPr>
        <w:b w:val="0"/>
      </w:rPr>
    </w:lvl>
    <w:lvl w:ilvl="1">
      <w:start w:val="1"/>
      <w:numFmt w:val="decimal"/>
      <w:pStyle w:val="bab2"/>
      <w:isLgl/>
      <w:lvlText w:val="%1.%2"/>
      <w:lvlJc w:val="left"/>
      <w:pPr>
        <w:ind w:left="2520" w:hanging="720"/>
      </w:pPr>
      <w:rPr>
        <w:rFonts w:hint="default"/>
      </w:rPr>
    </w:lvl>
    <w:lvl w:ilvl="2">
      <w:start w:val="1"/>
      <w:numFmt w:val="decimal"/>
      <w:pStyle w:val="subbab2"/>
      <w:isLgl/>
      <w:lvlText w:val="%1.%2.%3"/>
      <w:lvlJc w:val="left"/>
      <w:pPr>
        <w:ind w:left="25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5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8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2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324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3600" w:hanging="1800"/>
      </w:pPr>
      <w:rPr>
        <w:rFonts w:hint="default"/>
      </w:rPr>
    </w:lvl>
  </w:abstractNum>
  <w:abstractNum w:abstractNumId="15" w15:restartNumberingAfterBreak="0">
    <w:nsid w:val="337C4FF3"/>
    <w:multiLevelType w:val="multilevel"/>
    <w:tmpl w:val="23B4F7F6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Letter"/>
      <w:lvlText w:val="%3."/>
      <w:lvlJc w:val="lef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 w:tentative="1">
      <w:start w:val="1"/>
      <w:numFmt w:val="lowerRoman"/>
      <w:lvlText w:val="%6."/>
      <w:lvlJc w:val="right"/>
      <w:pPr>
        <w:ind w:left="4320" w:hanging="180"/>
      </w:pPr>
    </w:lvl>
    <w:lvl w:ilvl="6" w:tentative="1">
      <w:start w:val="1"/>
      <w:numFmt w:val="decimal"/>
      <w:lvlText w:val="%7."/>
      <w:lvlJc w:val="left"/>
      <w:pPr>
        <w:ind w:left="5040" w:hanging="360"/>
      </w:pPr>
    </w:lvl>
    <w:lvl w:ilvl="7" w:tentative="1">
      <w:start w:val="1"/>
      <w:numFmt w:val="lowerLetter"/>
      <w:lvlText w:val="%8."/>
      <w:lvlJc w:val="left"/>
      <w:pPr>
        <w:ind w:left="5760" w:hanging="360"/>
      </w:pPr>
    </w:lvl>
    <w:lvl w:ilvl="8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33C250EE"/>
    <w:multiLevelType w:val="multilevel"/>
    <w:tmpl w:val="23B4F7F6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entative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Letter"/>
      <w:lvlText w:val="%3."/>
      <w:lvlJc w:val="lef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 w:tentative="1">
      <w:start w:val="1"/>
      <w:numFmt w:val="lowerLetter"/>
      <w:lvlText w:val="%5."/>
      <w:lvlJc w:val="left"/>
      <w:pPr>
        <w:ind w:left="3600" w:hanging="360"/>
      </w:pPr>
    </w:lvl>
    <w:lvl w:ilvl="5" w:tentative="1">
      <w:start w:val="1"/>
      <w:numFmt w:val="lowerRoman"/>
      <w:lvlText w:val="%6."/>
      <w:lvlJc w:val="right"/>
      <w:pPr>
        <w:ind w:left="4320" w:hanging="180"/>
      </w:pPr>
    </w:lvl>
    <w:lvl w:ilvl="6" w:tentative="1">
      <w:start w:val="1"/>
      <w:numFmt w:val="decimal"/>
      <w:lvlText w:val="%7."/>
      <w:lvlJc w:val="left"/>
      <w:pPr>
        <w:ind w:left="5040" w:hanging="360"/>
      </w:pPr>
    </w:lvl>
    <w:lvl w:ilvl="7" w:tentative="1">
      <w:start w:val="1"/>
      <w:numFmt w:val="lowerLetter"/>
      <w:lvlText w:val="%8."/>
      <w:lvlJc w:val="left"/>
      <w:pPr>
        <w:ind w:left="5760" w:hanging="360"/>
      </w:pPr>
    </w:lvl>
    <w:lvl w:ilvl="8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347C2E93"/>
    <w:multiLevelType w:val="hybridMultilevel"/>
    <w:tmpl w:val="D408C5B8"/>
    <w:lvl w:ilvl="0" w:tplc="0409000F">
      <w:start w:val="1"/>
      <w:numFmt w:val="decimal"/>
      <w:lvlText w:val="%1."/>
      <w:lvlJc w:val="left"/>
      <w:pPr>
        <w:ind w:left="2138" w:hanging="360"/>
      </w:pPr>
    </w:lvl>
    <w:lvl w:ilvl="1" w:tplc="04090019" w:tentative="1">
      <w:start w:val="1"/>
      <w:numFmt w:val="lowerLetter"/>
      <w:lvlText w:val="%2."/>
      <w:lvlJc w:val="left"/>
      <w:pPr>
        <w:ind w:left="2858" w:hanging="360"/>
      </w:pPr>
    </w:lvl>
    <w:lvl w:ilvl="2" w:tplc="0409001B" w:tentative="1">
      <w:start w:val="1"/>
      <w:numFmt w:val="lowerRoman"/>
      <w:lvlText w:val="%3."/>
      <w:lvlJc w:val="right"/>
      <w:pPr>
        <w:ind w:left="3578" w:hanging="180"/>
      </w:pPr>
    </w:lvl>
    <w:lvl w:ilvl="3" w:tplc="0409000F" w:tentative="1">
      <w:start w:val="1"/>
      <w:numFmt w:val="decimal"/>
      <w:lvlText w:val="%4."/>
      <w:lvlJc w:val="left"/>
      <w:pPr>
        <w:ind w:left="4298" w:hanging="360"/>
      </w:pPr>
    </w:lvl>
    <w:lvl w:ilvl="4" w:tplc="04090019" w:tentative="1">
      <w:start w:val="1"/>
      <w:numFmt w:val="lowerLetter"/>
      <w:lvlText w:val="%5."/>
      <w:lvlJc w:val="left"/>
      <w:pPr>
        <w:ind w:left="5018" w:hanging="360"/>
      </w:pPr>
    </w:lvl>
    <w:lvl w:ilvl="5" w:tplc="0409001B" w:tentative="1">
      <w:start w:val="1"/>
      <w:numFmt w:val="lowerRoman"/>
      <w:lvlText w:val="%6."/>
      <w:lvlJc w:val="right"/>
      <w:pPr>
        <w:ind w:left="5738" w:hanging="180"/>
      </w:pPr>
    </w:lvl>
    <w:lvl w:ilvl="6" w:tplc="0409000F" w:tentative="1">
      <w:start w:val="1"/>
      <w:numFmt w:val="decimal"/>
      <w:lvlText w:val="%7."/>
      <w:lvlJc w:val="left"/>
      <w:pPr>
        <w:ind w:left="6458" w:hanging="360"/>
      </w:pPr>
    </w:lvl>
    <w:lvl w:ilvl="7" w:tplc="04090019" w:tentative="1">
      <w:start w:val="1"/>
      <w:numFmt w:val="lowerLetter"/>
      <w:lvlText w:val="%8."/>
      <w:lvlJc w:val="left"/>
      <w:pPr>
        <w:ind w:left="7178" w:hanging="360"/>
      </w:pPr>
    </w:lvl>
    <w:lvl w:ilvl="8" w:tplc="0409001B" w:tentative="1">
      <w:start w:val="1"/>
      <w:numFmt w:val="lowerRoman"/>
      <w:lvlText w:val="%9."/>
      <w:lvlJc w:val="right"/>
      <w:pPr>
        <w:ind w:left="7898" w:hanging="180"/>
      </w:pPr>
    </w:lvl>
  </w:abstractNum>
  <w:abstractNum w:abstractNumId="18" w15:restartNumberingAfterBreak="0">
    <w:nsid w:val="3E237902"/>
    <w:multiLevelType w:val="hybridMultilevel"/>
    <w:tmpl w:val="3112E8D8"/>
    <w:lvl w:ilvl="0" w:tplc="0409000F">
      <w:start w:val="1"/>
      <w:numFmt w:val="decimal"/>
      <w:lvlText w:val="%1."/>
      <w:lvlJc w:val="left"/>
      <w:pPr>
        <w:ind w:left="2160" w:hanging="360"/>
      </w:p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19" w15:restartNumberingAfterBreak="0">
    <w:nsid w:val="417D07B1"/>
    <w:multiLevelType w:val="multilevel"/>
    <w:tmpl w:val="CD106A6C"/>
    <w:lvl w:ilvl="0">
      <w:start w:val="1"/>
      <w:numFmt w:val="decimal"/>
      <w:lvlText w:val="%1."/>
      <w:lvlJc w:val="left"/>
      <w:pPr>
        <w:ind w:left="1713" w:hanging="360"/>
      </w:pPr>
    </w:lvl>
    <w:lvl w:ilvl="1">
      <w:start w:val="2"/>
      <w:numFmt w:val="decimal"/>
      <w:isLgl/>
      <w:lvlText w:val="%1.%2"/>
      <w:lvlJc w:val="left"/>
      <w:pPr>
        <w:ind w:left="1903" w:hanging="48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2213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283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713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783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213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3283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3713" w:hanging="1800"/>
      </w:pPr>
      <w:rPr>
        <w:rFonts w:hint="default"/>
      </w:rPr>
    </w:lvl>
  </w:abstractNum>
  <w:abstractNum w:abstractNumId="20" w15:restartNumberingAfterBreak="0">
    <w:nsid w:val="46560FA8"/>
    <w:multiLevelType w:val="hybridMultilevel"/>
    <w:tmpl w:val="A0F430BE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1" w15:restartNumberingAfterBreak="0">
    <w:nsid w:val="48D84261"/>
    <w:multiLevelType w:val="multilevel"/>
    <w:tmpl w:val="10606E1A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22" w15:restartNumberingAfterBreak="0">
    <w:nsid w:val="494E0A3D"/>
    <w:multiLevelType w:val="hybridMultilevel"/>
    <w:tmpl w:val="F0266234"/>
    <w:lvl w:ilvl="0" w:tplc="0409000F">
      <w:start w:val="1"/>
      <w:numFmt w:val="decimal"/>
      <w:lvlText w:val="%1."/>
      <w:lvlJc w:val="left"/>
      <w:pPr>
        <w:ind w:left="1429" w:hanging="360"/>
      </w:pPr>
    </w:lvl>
    <w:lvl w:ilvl="1" w:tplc="04090019" w:tentative="1">
      <w:start w:val="1"/>
      <w:numFmt w:val="lowerLetter"/>
      <w:lvlText w:val="%2."/>
      <w:lvlJc w:val="left"/>
      <w:pPr>
        <w:ind w:left="2149" w:hanging="360"/>
      </w:pPr>
    </w:lvl>
    <w:lvl w:ilvl="2" w:tplc="0409001B" w:tentative="1">
      <w:start w:val="1"/>
      <w:numFmt w:val="lowerRoman"/>
      <w:lvlText w:val="%3."/>
      <w:lvlJc w:val="right"/>
      <w:pPr>
        <w:ind w:left="2869" w:hanging="180"/>
      </w:pPr>
    </w:lvl>
    <w:lvl w:ilvl="3" w:tplc="0409000F" w:tentative="1">
      <w:start w:val="1"/>
      <w:numFmt w:val="decimal"/>
      <w:lvlText w:val="%4."/>
      <w:lvlJc w:val="left"/>
      <w:pPr>
        <w:ind w:left="3589" w:hanging="360"/>
      </w:pPr>
    </w:lvl>
    <w:lvl w:ilvl="4" w:tplc="04090019" w:tentative="1">
      <w:start w:val="1"/>
      <w:numFmt w:val="lowerLetter"/>
      <w:lvlText w:val="%5."/>
      <w:lvlJc w:val="left"/>
      <w:pPr>
        <w:ind w:left="4309" w:hanging="360"/>
      </w:pPr>
    </w:lvl>
    <w:lvl w:ilvl="5" w:tplc="0409001B" w:tentative="1">
      <w:start w:val="1"/>
      <w:numFmt w:val="lowerRoman"/>
      <w:lvlText w:val="%6."/>
      <w:lvlJc w:val="right"/>
      <w:pPr>
        <w:ind w:left="5029" w:hanging="180"/>
      </w:pPr>
    </w:lvl>
    <w:lvl w:ilvl="6" w:tplc="0409000F" w:tentative="1">
      <w:start w:val="1"/>
      <w:numFmt w:val="decimal"/>
      <w:lvlText w:val="%7."/>
      <w:lvlJc w:val="left"/>
      <w:pPr>
        <w:ind w:left="5749" w:hanging="360"/>
      </w:pPr>
    </w:lvl>
    <w:lvl w:ilvl="7" w:tplc="04090019" w:tentative="1">
      <w:start w:val="1"/>
      <w:numFmt w:val="lowerLetter"/>
      <w:lvlText w:val="%8."/>
      <w:lvlJc w:val="left"/>
      <w:pPr>
        <w:ind w:left="6469" w:hanging="360"/>
      </w:pPr>
    </w:lvl>
    <w:lvl w:ilvl="8" w:tplc="040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23" w15:restartNumberingAfterBreak="0">
    <w:nsid w:val="4C72741F"/>
    <w:multiLevelType w:val="hybridMultilevel"/>
    <w:tmpl w:val="CA827C00"/>
    <w:lvl w:ilvl="0" w:tplc="70422EA4">
      <w:start w:val="1"/>
      <w:numFmt w:val="decimal"/>
      <w:lvlText w:val="%1."/>
      <w:lvlJc w:val="left"/>
      <w:pPr>
        <w:ind w:left="25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0F">
      <w:start w:val="1"/>
      <w:numFmt w:val="decimal"/>
      <w:lvlText w:val="%3."/>
      <w:lvlJc w:val="left"/>
      <w:pPr>
        <w:ind w:left="2160" w:hanging="180"/>
      </w:pPr>
    </w:lvl>
    <w:lvl w:ilvl="3" w:tplc="4308DB62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4D877671"/>
    <w:multiLevelType w:val="multilevel"/>
    <w:tmpl w:val="230CF1E0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Letter"/>
      <w:lvlText w:val="%3."/>
      <w:lvlJc w:val="lef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decimal"/>
      <w:lvlText w:val="%5."/>
      <w:lvlJc w:val="left"/>
      <w:pPr>
        <w:ind w:left="3600" w:hanging="360"/>
      </w:pPr>
      <w:rPr>
        <w:i w:val="0"/>
      </w:rPr>
    </w:lvl>
    <w:lvl w:ilvl="5">
      <w:start w:val="1"/>
      <w:numFmt w:val="lowerLetter"/>
      <w:lvlText w:val="%6."/>
      <w:lvlJc w:val="left"/>
      <w:pPr>
        <w:ind w:left="4320" w:hanging="180"/>
      </w:pPr>
    </w:lvl>
    <w:lvl w:ilvl="6" w:tentative="1">
      <w:start w:val="1"/>
      <w:numFmt w:val="decimal"/>
      <w:lvlText w:val="%7."/>
      <w:lvlJc w:val="left"/>
      <w:pPr>
        <w:ind w:left="5040" w:hanging="360"/>
      </w:pPr>
    </w:lvl>
    <w:lvl w:ilvl="7" w:tentative="1">
      <w:start w:val="1"/>
      <w:numFmt w:val="lowerLetter"/>
      <w:lvlText w:val="%8."/>
      <w:lvlJc w:val="left"/>
      <w:pPr>
        <w:ind w:left="5760" w:hanging="360"/>
      </w:pPr>
    </w:lvl>
    <w:lvl w:ilvl="8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4F7E50C0"/>
    <w:multiLevelType w:val="hybridMultilevel"/>
    <w:tmpl w:val="CEFE9E3E"/>
    <w:lvl w:ilvl="0" w:tplc="38090015">
      <w:start w:val="1"/>
      <w:numFmt w:val="upperLetter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558C2F20"/>
    <w:multiLevelType w:val="multilevel"/>
    <w:tmpl w:val="28F25790"/>
    <w:lvl w:ilvl="0">
      <w:start w:val="1"/>
      <w:numFmt w:val="decimal"/>
      <w:lvlText w:val="%1."/>
      <w:lvlJc w:val="left"/>
      <w:pPr>
        <w:ind w:left="2138" w:hanging="360"/>
      </w:pPr>
    </w:lvl>
    <w:lvl w:ilvl="1">
      <w:start w:val="1"/>
      <w:numFmt w:val="decimal"/>
      <w:isLgl/>
      <w:lvlText w:val="%1.%2"/>
      <w:lvlJc w:val="left"/>
      <w:pPr>
        <w:ind w:left="2138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2498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498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858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858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218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3218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3578" w:hanging="1800"/>
      </w:pPr>
      <w:rPr>
        <w:rFonts w:hint="default"/>
      </w:rPr>
    </w:lvl>
  </w:abstractNum>
  <w:abstractNum w:abstractNumId="27" w15:restartNumberingAfterBreak="0">
    <w:nsid w:val="62D43959"/>
    <w:multiLevelType w:val="hybridMultilevel"/>
    <w:tmpl w:val="A840132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64653C6C"/>
    <w:multiLevelType w:val="hybridMultilevel"/>
    <w:tmpl w:val="9970F896"/>
    <w:lvl w:ilvl="0" w:tplc="04090019">
      <w:start w:val="1"/>
      <w:numFmt w:val="lowerLetter"/>
      <w:lvlText w:val="%1."/>
      <w:lvlJc w:val="left"/>
      <w:pPr>
        <w:ind w:left="2160" w:hanging="360"/>
      </w:p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29" w15:restartNumberingAfterBreak="0">
    <w:nsid w:val="65B21D43"/>
    <w:multiLevelType w:val="multilevel"/>
    <w:tmpl w:val="46D81F8E"/>
    <w:lvl w:ilvl="0">
      <w:start w:val="1"/>
      <w:numFmt w:val="decimal"/>
      <w:pStyle w:val="subbab3"/>
      <w:lvlText w:val="%1"/>
      <w:lvlJc w:val="left"/>
      <w:pPr>
        <w:ind w:left="720" w:hanging="720"/>
      </w:pPr>
      <w:rPr>
        <w:rFonts w:cs="Times New Roman"/>
        <w:b w:val="0"/>
        <w:bCs w:val="0"/>
        <w:i w:val="0"/>
        <w:iCs w:val="0"/>
        <w:caps w:val="0"/>
        <w:smallCaps w:val="0"/>
        <w:strike w:val="0"/>
        <w:dstrike w:val="0"/>
        <w:noProof w:val="0"/>
        <w:vanish w:val="0"/>
        <w:color w:val="00000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pStyle w:val="bab4"/>
      <w:lvlText w:val="%1.%2"/>
      <w:lvlJc w:val="left"/>
      <w:pPr>
        <w:ind w:left="720" w:hanging="720"/>
      </w:pPr>
      <w:rPr>
        <w:rFonts w:ascii="Times New Roman" w:hAnsi="Times New Roman" w:cs="Times New Roman"/>
        <w:b w:val="0"/>
        <w:bCs w:val="0"/>
        <w:i w:val="0"/>
        <w:iCs w:val="0"/>
        <w:caps w:val="0"/>
        <w:smallCaps w:val="0"/>
        <w:strike w:val="0"/>
        <w:dstrike w:val="0"/>
        <w:noProof w:val="0"/>
        <w:snapToGrid w:val="0"/>
        <w:vanish w:val="0"/>
        <w:color w:val="000000"/>
        <w:spacing w:val="0"/>
        <w:w w:val="0"/>
        <w:kern w:val="0"/>
        <w:position w:val="0"/>
        <w:sz w:val="0"/>
        <w:szCs w:val="0"/>
        <w:u w:val="none" w:color="000000"/>
        <w:effect w:val="none"/>
        <w:bdr w:val="none" w:sz="0" w:space="0" w:color="000000"/>
        <w:shd w:val="clear" w:color="000000" w:fill="000000"/>
        <w:vertAlign w:val="baseline"/>
        <w:em w:val="none"/>
        <w:lang w:val="x-none" w:eastAsia="x-none" w:bidi="x-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pStyle w:val="subbab3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0" w15:restartNumberingAfterBreak="0">
    <w:nsid w:val="665C2F83"/>
    <w:multiLevelType w:val="hybridMultilevel"/>
    <w:tmpl w:val="C17686E8"/>
    <w:lvl w:ilvl="0" w:tplc="4308DB62">
      <w:start w:val="1"/>
      <w:numFmt w:val="decimal"/>
      <w:lvlText w:val="%1."/>
      <w:lvlJc w:val="left"/>
      <w:pPr>
        <w:ind w:left="28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691D4B54"/>
    <w:multiLevelType w:val="hybridMultilevel"/>
    <w:tmpl w:val="0AD6F546"/>
    <w:lvl w:ilvl="0" w:tplc="B4E8CEAC">
      <w:start w:val="1"/>
      <w:numFmt w:val="decimal"/>
      <w:lvlText w:val="%1."/>
      <w:lvlJc w:val="left"/>
      <w:pPr>
        <w:ind w:left="1429" w:hanging="360"/>
      </w:pPr>
      <w:rPr>
        <w:i w:val="0"/>
      </w:rPr>
    </w:lvl>
    <w:lvl w:ilvl="1" w:tplc="04090019" w:tentative="1">
      <w:start w:val="1"/>
      <w:numFmt w:val="lowerLetter"/>
      <w:lvlText w:val="%2."/>
      <w:lvlJc w:val="left"/>
      <w:pPr>
        <w:ind w:left="2149" w:hanging="360"/>
      </w:pPr>
    </w:lvl>
    <w:lvl w:ilvl="2" w:tplc="0409001B" w:tentative="1">
      <w:start w:val="1"/>
      <w:numFmt w:val="lowerRoman"/>
      <w:lvlText w:val="%3."/>
      <w:lvlJc w:val="right"/>
      <w:pPr>
        <w:ind w:left="2869" w:hanging="180"/>
      </w:pPr>
    </w:lvl>
    <w:lvl w:ilvl="3" w:tplc="0409000F" w:tentative="1">
      <w:start w:val="1"/>
      <w:numFmt w:val="decimal"/>
      <w:lvlText w:val="%4."/>
      <w:lvlJc w:val="left"/>
      <w:pPr>
        <w:ind w:left="3589" w:hanging="360"/>
      </w:pPr>
    </w:lvl>
    <w:lvl w:ilvl="4" w:tplc="04090019" w:tentative="1">
      <w:start w:val="1"/>
      <w:numFmt w:val="lowerLetter"/>
      <w:lvlText w:val="%5."/>
      <w:lvlJc w:val="left"/>
      <w:pPr>
        <w:ind w:left="4309" w:hanging="360"/>
      </w:pPr>
    </w:lvl>
    <w:lvl w:ilvl="5" w:tplc="0409001B" w:tentative="1">
      <w:start w:val="1"/>
      <w:numFmt w:val="lowerRoman"/>
      <w:lvlText w:val="%6."/>
      <w:lvlJc w:val="right"/>
      <w:pPr>
        <w:ind w:left="5029" w:hanging="180"/>
      </w:pPr>
    </w:lvl>
    <w:lvl w:ilvl="6" w:tplc="0409000F" w:tentative="1">
      <w:start w:val="1"/>
      <w:numFmt w:val="decimal"/>
      <w:lvlText w:val="%7."/>
      <w:lvlJc w:val="left"/>
      <w:pPr>
        <w:ind w:left="5749" w:hanging="360"/>
      </w:pPr>
    </w:lvl>
    <w:lvl w:ilvl="7" w:tplc="04090019" w:tentative="1">
      <w:start w:val="1"/>
      <w:numFmt w:val="lowerLetter"/>
      <w:lvlText w:val="%8."/>
      <w:lvlJc w:val="left"/>
      <w:pPr>
        <w:ind w:left="6469" w:hanging="360"/>
      </w:pPr>
    </w:lvl>
    <w:lvl w:ilvl="8" w:tplc="040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32" w15:restartNumberingAfterBreak="0">
    <w:nsid w:val="6A88283F"/>
    <w:multiLevelType w:val="multilevel"/>
    <w:tmpl w:val="75825C06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>
      <w:start w:val="1"/>
      <w:numFmt w:val="lowerLetter"/>
      <w:lvlText w:val="%2."/>
      <w:lvlJc w:val="left"/>
      <w:pPr>
        <w:ind w:left="1920" w:hanging="360"/>
      </w:pPr>
      <w:rPr>
        <w:i w:val="0"/>
      </w:rPr>
    </w:lvl>
    <w:lvl w:ilvl="2">
      <w:start w:val="1"/>
      <w:numFmt w:val="lowerLetter"/>
      <w:lvlText w:val="%3."/>
      <w:lvlJc w:val="lef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 w:tentative="1">
      <w:start w:val="1"/>
      <w:numFmt w:val="lowerRoman"/>
      <w:lvlText w:val="%6."/>
      <w:lvlJc w:val="right"/>
      <w:pPr>
        <w:ind w:left="4320" w:hanging="180"/>
      </w:pPr>
    </w:lvl>
    <w:lvl w:ilvl="6" w:tentative="1">
      <w:start w:val="1"/>
      <w:numFmt w:val="decimal"/>
      <w:lvlText w:val="%7."/>
      <w:lvlJc w:val="left"/>
      <w:pPr>
        <w:ind w:left="5040" w:hanging="360"/>
      </w:pPr>
    </w:lvl>
    <w:lvl w:ilvl="7" w:tentative="1">
      <w:start w:val="1"/>
      <w:numFmt w:val="lowerLetter"/>
      <w:lvlText w:val="%8."/>
      <w:lvlJc w:val="left"/>
      <w:pPr>
        <w:ind w:left="5760" w:hanging="360"/>
      </w:pPr>
    </w:lvl>
    <w:lvl w:ilvl="8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6AAC0983"/>
    <w:multiLevelType w:val="multilevel"/>
    <w:tmpl w:val="10606E1A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34" w15:restartNumberingAfterBreak="0">
    <w:nsid w:val="6DE11948"/>
    <w:multiLevelType w:val="multilevel"/>
    <w:tmpl w:val="83B06258"/>
    <w:lvl w:ilvl="0">
      <w:start w:val="1"/>
      <w:numFmt w:val="decimal"/>
      <w:lvlText w:val="%1."/>
      <w:lvlJc w:val="left"/>
      <w:pPr>
        <w:ind w:left="2160" w:hanging="360"/>
      </w:pPr>
      <w:rPr>
        <w:i w:val="0"/>
        <w:color w:val="auto"/>
      </w:rPr>
    </w:lvl>
    <w:lvl w:ilvl="1">
      <w:start w:val="1"/>
      <w:numFmt w:val="decimal"/>
      <w:isLgl/>
      <w:lvlText w:val="%1.%2"/>
      <w:lvlJc w:val="left"/>
      <w:pPr>
        <w:ind w:left="216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25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5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8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2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324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3600" w:hanging="1800"/>
      </w:pPr>
      <w:rPr>
        <w:rFonts w:hint="default"/>
      </w:rPr>
    </w:lvl>
  </w:abstractNum>
  <w:abstractNum w:abstractNumId="35" w15:restartNumberingAfterBreak="0">
    <w:nsid w:val="76903576"/>
    <w:multiLevelType w:val="hybridMultilevel"/>
    <w:tmpl w:val="E128398C"/>
    <w:lvl w:ilvl="0" w:tplc="0409000F">
      <w:start w:val="1"/>
      <w:numFmt w:val="decimal"/>
      <w:lvlText w:val="%1."/>
      <w:lvlJc w:val="left"/>
      <w:pPr>
        <w:ind w:left="2160" w:hanging="360"/>
      </w:p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36" w15:restartNumberingAfterBreak="0">
    <w:nsid w:val="7B16609F"/>
    <w:multiLevelType w:val="hybridMultilevel"/>
    <w:tmpl w:val="BA4A5370"/>
    <w:lvl w:ilvl="0" w:tplc="0409000F">
      <w:start w:val="1"/>
      <w:numFmt w:val="decimal"/>
      <w:lvlText w:val="%1."/>
      <w:lvlJc w:val="left"/>
      <w:pPr>
        <w:ind w:left="2138" w:hanging="360"/>
      </w:pPr>
    </w:lvl>
    <w:lvl w:ilvl="1" w:tplc="04090019" w:tentative="1">
      <w:start w:val="1"/>
      <w:numFmt w:val="lowerLetter"/>
      <w:lvlText w:val="%2."/>
      <w:lvlJc w:val="left"/>
      <w:pPr>
        <w:ind w:left="2858" w:hanging="360"/>
      </w:pPr>
    </w:lvl>
    <w:lvl w:ilvl="2" w:tplc="0409001B" w:tentative="1">
      <w:start w:val="1"/>
      <w:numFmt w:val="lowerRoman"/>
      <w:lvlText w:val="%3."/>
      <w:lvlJc w:val="right"/>
      <w:pPr>
        <w:ind w:left="3578" w:hanging="180"/>
      </w:pPr>
    </w:lvl>
    <w:lvl w:ilvl="3" w:tplc="0409000F" w:tentative="1">
      <w:start w:val="1"/>
      <w:numFmt w:val="decimal"/>
      <w:lvlText w:val="%4."/>
      <w:lvlJc w:val="left"/>
      <w:pPr>
        <w:ind w:left="4298" w:hanging="360"/>
      </w:pPr>
    </w:lvl>
    <w:lvl w:ilvl="4" w:tplc="04090019" w:tentative="1">
      <w:start w:val="1"/>
      <w:numFmt w:val="lowerLetter"/>
      <w:lvlText w:val="%5."/>
      <w:lvlJc w:val="left"/>
      <w:pPr>
        <w:ind w:left="5018" w:hanging="360"/>
      </w:pPr>
    </w:lvl>
    <w:lvl w:ilvl="5" w:tplc="0409001B" w:tentative="1">
      <w:start w:val="1"/>
      <w:numFmt w:val="lowerRoman"/>
      <w:lvlText w:val="%6."/>
      <w:lvlJc w:val="right"/>
      <w:pPr>
        <w:ind w:left="5738" w:hanging="180"/>
      </w:pPr>
    </w:lvl>
    <w:lvl w:ilvl="6" w:tplc="0409000F" w:tentative="1">
      <w:start w:val="1"/>
      <w:numFmt w:val="decimal"/>
      <w:lvlText w:val="%7."/>
      <w:lvlJc w:val="left"/>
      <w:pPr>
        <w:ind w:left="6458" w:hanging="360"/>
      </w:pPr>
    </w:lvl>
    <w:lvl w:ilvl="7" w:tplc="04090019" w:tentative="1">
      <w:start w:val="1"/>
      <w:numFmt w:val="lowerLetter"/>
      <w:lvlText w:val="%8."/>
      <w:lvlJc w:val="left"/>
      <w:pPr>
        <w:ind w:left="7178" w:hanging="360"/>
      </w:pPr>
    </w:lvl>
    <w:lvl w:ilvl="8" w:tplc="0409001B" w:tentative="1">
      <w:start w:val="1"/>
      <w:numFmt w:val="lowerRoman"/>
      <w:lvlText w:val="%9."/>
      <w:lvlJc w:val="right"/>
      <w:pPr>
        <w:ind w:left="7898" w:hanging="180"/>
      </w:pPr>
    </w:lvl>
  </w:abstractNum>
  <w:num w:numId="1">
    <w:abstractNumId w:val="29"/>
  </w:num>
  <w:num w:numId="2">
    <w:abstractNumId w:val="7"/>
  </w:num>
  <w:num w:numId="3">
    <w:abstractNumId w:val="20"/>
  </w:num>
  <w:num w:numId="4">
    <w:abstractNumId w:val="14"/>
  </w:num>
  <w:num w:numId="5">
    <w:abstractNumId w:val="23"/>
  </w:num>
  <w:num w:numId="6">
    <w:abstractNumId w:val="22"/>
  </w:num>
  <w:num w:numId="7">
    <w:abstractNumId w:val="18"/>
  </w:num>
  <w:num w:numId="8">
    <w:abstractNumId w:val="9"/>
  </w:num>
  <w:num w:numId="9">
    <w:abstractNumId w:val="31"/>
  </w:num>
  <w:num w:numId="10">
    <w:abstractNumId w:val="13"/>
  </w:num>
  <w:num w:numId="11">
    <w:abstractNumId w:val="16"/>
  </w:num>
  <w:num w:numId="12">
    <w:abstractNumId w:val="11"/>
  </w:num>
  <w:num w:numId="13">
    <w:abstractNumId w:val="3"/>
  </w:num>
  <w:num w:numId="14">
    <w:abstractNumId w:val="34"/>
  </w:num>
  <w:num w:numId="15">
    <w:abstractNumId w:val="30"/>
  </w:num>
  <w:num w:numId="16">
    <w:abstractNumId w:val="6"/>
  </w:num>
  <w:num w:numId="17">
    <w:abstractNumId w:val="15"/>
  </w:num>
  <w:num w:numId="18">
    <w:abstractNumId w:val="32"/>
  </w:num>
  <w:num w:numId="19">
    <w:abstractNumId w:val="24"/>
  </w:num>
  <w:num w:numId="20">
    <w:abstractNumId w:val="25"/>
  </w:num>
  <w:num w:numId="21">
    <w:abstractNumId w:val="8"/>
  </w:num>
  <w:num w:numId="22">
    <w:abstractNumId w:val="0"/>
  </w:num>
  <w:num w:numId="23">
    <w:abstractNumId w:val="4"/>
  </w:num>
  <w:num w:numId="24">
    <w:abstractNumId w:val="26"/>
  </w:num>
  <w:num w:numId="25">
    <w:abstractNumId w:val="17"/>
  </w:num>
  <w:num w:numId="26">
    <w:abstractNumId w:val="10"/>
  </w:num>
  <w:num w:numId="27">
    <w:abstractNumId w:val="1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8">
    <w:abstractNumId w:val="19"/>
  </w:num>
  <w:num w:numId="29">
    <w:abstractNumId w:val="10"/>
    <w:lvlOverride w:ilvl="0">
      <w:lvl w:ilvl="0">
        <w:start w:val="1"/>
        <w:numFmt w:val="decimal"/>
        <w:pStyle w:val="subbab4"/>
        <w:lvlText w:val="%1."/>
        <w:lvlJc w:val="left"/>
        <w:pPr>
          <w:ind w:left="720" w:hanging="720"/>
        </w:pPr>
        <w:rPr>
          <w:rFonts w:hint="default"/>
          <w:i w:val="0"/>
        </w:rPr>
      </w:lvl>
    </w:lvlOverride>
    <w:lvlOverride w:ilvl="1">
      <w:lvl w:ilvl="1">
        <w:start w:val="1"/>
        <w:numFmt w:val="decimal"/>
        <w:pStyle w:val="Heading2"/>
        <w:lvlText w:val="%1.%2"/>
        <w:lvlJc w:val="left"/>
        <w:pPr>
          <w:ind w:left="720" w:hanging="720"/>
        </w:pPr>
        <w:rPr>
          <w:rFonts w:ascii="Times New Roman" w:hAnsi="Times New Roman" w:cs="Times New Roman" w:hint="default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shadow w:val="0"/>
          <w:emboss w:val="0"/>
          <w:imprint w:val="0"/>
          <w:snapToGrid w:val="0"/>
          <w:vanish w:val="0"/>
          <w:color w:val="000000"/>
          <w:spacing w:val="0"/>
          <w:w w:val="0"/>
          <w:kern w:val="0"/>
          <w:position w:val="0"/>
          <w:sz w:val="0"/>
          <w:szCs w:val="0"/>
          <w:u w:val="none" w:color="000000"/>
          <w:effect w:val="none"/>
          <w:vertAlign w:val="baseline"/>
          <w:em w:val="none"/>
          <w14:ligatures w14:val="none"/>
          <w14:numForm w14:val="default"/>
          <w14:numSpacing w14:val="default"/>
          <w14:stylisticSets/>
          <w14:cntxtAlts w14:val="0"/>
        </w:rPr>
      </w:lvl>
    </w:lvlOverride>
    <w:lvlOverride w:ilvl="2">
      <w:lvl w:ilvl="2">
        <w:start w:val="1"/>
        <w:numFmt w:val="decimal"/>
        <w:pStyle w:val="subbab4"/>
        <w:lvlText w:val="4.%2.%3"/>
        <w:lvlJc w:val="left"/>
        <w:pPr>
          <w:ind w:left="720" w:hanging="720"/>
        </w:pPr>
        <w:rPr>
          <w:rFonts w:ascii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shadow w:val="0"/>
          <w:emboss w:val="0"/>
          <w:imprint w:val="0"/>
          <w:noProof w:val="0"/>
          <w:snapToGrid w:val="0"/>
          <w:vanish w:val="0"/>
          <w:color w:val="000000"/>
          <w:spacing w:val="0"/>
          <w:w w:val="0"/>
          <w:kern w:val="0"/>
          <w:position w:val="0"/>
          <w:sz w:val="0"/>
          <w:szCs w:val="0"/>
          <w:u w:val="none" w:color="000000"/>
          <w:effect w:val="none"/>
          <w:bdr w:val="none" w:sz="0" w:space="0" w:color="000000"/>
          <w:shd w:val="clear" w:color="000000" w:fill="000000"/>
          <w:vertAlign w:val="baseline"/>
          <w:em w:val="none"/>
          <w:lang w:val="x-none" w:eastAsia="x-none" w:bidi="x-none"/>
          <w:specVanish w:val="0"/>
          <w14:glow w14:rad="0">
            <w14:srgbClr w14:val="000000"/>
          </w14:glow>
          <w14:shadow w14:blurRad="0" w14:dist="0" w14:dir="0" w14:sx="0" w14:sy="0" w14:kx="0" w14:ky="0" w14:algn="none">
            <w14:srgbClr w14:val="000000"/>
          </w14:shadow>
          <w14:reflection w14:blurRad="0" w14:stA="0" w14:stPos="0" w14:endA="0" w14:endPos="0" w14:dist="0" w14:dir="0" w14:fadeDir="0" w14:sx="0" w14:sy="0" w14:kx="0" w14:ky="0" w14:algn="none"/>
          <w14:textOutline w14:w="0" w14:cap="rnd" w14:cmpd="sng" w14:algn="ctr">
            <w14:noFill/>
            <w14:prstDash w14:val="solid"/>
            <w14:bevel/>
          </w14:textOutline>
          <w14:scene3d>
            <w14:camera w14:prst="orthographicFront"/>
            <w14:lightRig w14:rig="threePt" w14:dir="t">
              <w14:rot w14:lat="0" w14:lon="0" w14:rev="0"/>
            </w14:lightRig>
          </w14:scene3d>
          <w14:props3d w14:extrusionH="0" w14:contourW="0" w14:prstMaterial="none"/>
          <w14:ligatures w14:val="none"/>
          <w14:numForm w14:val="default"/>
          <w14:numSpacing w14:val="default"/>
          <w14:stylisticSets/>
          <w14:cntxtAlts w14:val="0"/>
        </w:rPr>
      </w:lvl>
    </w:lvlOverride>
    <w:lvlOverride w:ilvl="3">
      <w:lvl w:ilvl="3">
        <w:start w:val="1"/>
        <w:numFmt w:val="decimal"/>
        <w:lvlText w:val="%1.%2.%3.%4"/>
        <w:lvlJc w:val="left"/>
        <w:pPr>
          <w:ind w:left="720" w:hanging="720"/>
        </w:pPr>
        <w:rPr>
          <w:rFonts w:hint="default"/>
        </w:rPr>
      </w:lvl>
    </w:lvlOverride>
    <w:lvlOverride w:ilvl="4">
      <w:lvl w:ilvl="4">
        <w:start w:val="1"/>
        <w:numFmt w:val="decimal"/>
        <w:lvlText w:val="%1.%2.%3.%4.%5"/>
        <w:lvlJc w:val="left"/>
        <w:pPr>
          <w:ind w:left="1080" w:hanging="1080"/>
        </w:pPr>
        <w:rPr>
          <w:rFonts w:hint="default"/>
        </w:rPr>
      </w:lvl>
    </w:lvlOverride>
    <w:lvlOverride w:ilvl="5">
      <w:lvl w:ilvl="5">
        <w:start w:val="1"/>
        <w:numFmt w:val="decimal"/>
        <w:lvlText w:val="%1.%2.%3.%4.%5.%6"/>
        <w:lvlJc w:val="left"/>
        <w:pPr>
          <w:ind w:left="1080" w:hanging="1080"/>
        </w:pPr>
        <w:rPr>
          <w:rFonts w:hint="default"/>
        </w:rPr>
      </w:lvl>
    </w:lvlOverride>
    <w:lvlOverride w:ilvl="6">
      <w:lvl w:ilvl="6">
        <w:start w:val="1"/>
        <w:numFmt w:val="decimal"/>
        <w:lvlText w:val="%1.%2.%3.%4.%5.%6.%7"/>
        <w:lvlJc w:val="left"/>
        <w:pPr>
          <w:ind w:left="1440" w:hanging="1440"/>
        </w:pPr>
        <w:rPr>
          <w:rFonts w:hint="default"/>
        </w:rPr>
      </w:lvl>
    </w:lvlOverride>
    <w:lvlOverride w:ilvl="7">
      <w:lvl w:ilvl="7">
        <w:start w:val="1"/>
        <w:numFmt w:val="decimal"/>
        <w:lvlText w:val="%1.%2.%3.%4.%5.%6.%7.%8"/>
        <w:lvlJc w:val="left"/>
        <w:pPr>
          <w:ind w:left="1440" w:hanging="1440"/>
        </w:pPr>
        <w:rPr>
          <w:rFonts w:hint="default"/>
        </w:rPr>
      </w:lvl>
    </w:lvlOverride>
    <w:lvlOverride w:ilvl="8">
      <w:lvl w:ilvl="8">
        <w:start w:val="1"/>
        <w:numFmt w:val="decimal"/>
        <w:lvlText w:val="%1.%2.%3.%4.%5.%6.%7.%8.%9"/>
        <w:lvlJc w:val="left"/>
        <w:pPr>
          <w:ind w:left="1800" w:hanging="1800"/>
        </w:pPr>
        <w:rPr>
          <w:rFonts w:hint="default"/>
        </w:rPr>
      </w:lvl>
    </w:lvlOverride>
  </w:num>
  <w:num w:numId="30">
    <w:abstractNumId w:val="33"/>
  </w:num>
  <w:num w:numId="31">
    <w:abstractNumId w:val="27"/>
  </w:num>
  <w:num w:numId="32">
    <w:abstractNumId w:val="2"/>
  </w:num>
  <w:num w:numId="33">
    <w:abstractNumId w:val="21"/>
  </w:num>
  <w:num w:numId="34">
    <w:abstractNumId w:val="12"/>
  </w:num>
  <w:num w:numId="35">
    <w:abstractNumId w:val="1"/>
  </w:num>
  <w:num w:numId="36">
    <w:abstractNumId w:val="28"/>
  </w:num>
  <w:num w:numId="37">
    <w:abstractNumId w:val="35"/>
  </w:num>
  <w:num w:numId="38">
    <w:abstractNumId w:val="5"/>
  </w:num>
  <w:num w:numId="39">
    <w:abstractNumId w:val="36"/>
  </w:num>
  <w:numIdMacAtCleanup w:val="36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hideSpellingErrors/>
  <w:documentProtection w:edit="trackedChanges" w:enforcement="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1A6E1F"/>
    <w:rsid w:val="000018A2"/>
    <w:rsid w:val="000042A2"/>
    <w:rsid w:val="0000474E"/>
    <w:rsid w:val="00005B26"/>
    <w:rsid w:val="00006232"/>
    <w:rsid w:val="000067B4"/>
    <w:rsid w:val="00006C82"/>
    <w:rsid w:val="00007497"/>
    <w:rsid w:val="0001267C"/>
    <w:rsid w:val="000128D9"/>
    <w:rsid w:val="00013667"/>
    <w:rsid w:val="00014A2E"/>
    <w:rsid w:val="0001558B"/>
    <w:rsid w:val="0001579C"/>
    <w:rsid w:val="00016532"/>
    <w:rsid w:val="00020657"/>
    <w:rsid w:val="0002318B"/>
    <w:rsid w:val="00024B25"/>
    <w:rsid w:val="000332F4"/>
    <w:rsid w:val="00034654"/>
    <w:rsid w:val="00035DC5"/>
    <w:rsid w:val="0004019D"/>
    <w:rsid w:val="000402B7"/>
    <w:rsid w:val="00040745"/>
    <w:rsid w:val="000412E2"/>
    <w:rsid w:val="00044726"/>
    <w:rsid w:val="00046318"/>
    <w:rsid w:val="0005005F"/>
    <w:rsid w:val="00050FFC"/>
    <w:rsid w:val="00054C7F"/>
    <w:rsid w:val="00054D56"/>
    <w:rsid w:val="00055FAB"/>
    <w:rsid w:val="00057F85"/>
    <w:rsid w:val="00057F91"/>
    <w:rsid w:val="00060299"/>
    <w:rsid w:val="00060C72"/>
    <w:rsid w:val="00060E29"/>
    <w:rsid w:val="00062EBD"/>
    <w:rsid w:val="000651DF"/>
    <w:rsid w:val="000654BE"/>
    <w:rsid w:val="00065A0B"/>
    <w:rsid w:val="0006698E"/>
    <w:rsid w:val="000748AA"/>
    <w:rsid w:val="000753A3"/>
    <w:rsid w:val="00077355"/>
    <w:rsid w:val="00081B45"/>
    <w:rsid w:val="00084A68"/>
    <w:rsid w:val="00084BF4"/>
    <w:rsid w:val="000851B6"/>
    <w:rsid w:val="0008578C"/>
    <w:rsid w:val="00085D63"/>
    <w:rsid w:val="00091308"/>
    <w:rsid w:val="00091346"/>
    <w:rsid w:val="0009174A"/>
    <w:rsid w:val="00096C96"/>
    <w:rsid w:val="000970E4"/>
    <w:rsid w:val="000A1245"/>
    <w:rsid w:val="000A2C69"/>
    <w:rsid w:val="000A41CE"/>
    <w:rsid w:val="000A4ADC"/>
    <w:rsid w:val="000A6ACD"/>
    <w:rsid w:val="000A72DC"/>
    <w:rsid w:val="000B1612"/>
    <w:rsid w:val="000B3D0D"/>
    <w:rsid w:val="000C103F"/>
    <w:rsid w:val="000C15A8"/>
    <w:rsid w:val="000C3161"/>
    <w:rsid w:val="000C5D79"/>
    <w:rsid w:val="000D14D1"/>
    <w:rsid w:val="000E07E3"/>
    <w:rsid w:val="000E2531"/>
    <w:rsid w:val="000E26A8"/>
    <w:rsid w:val="000E2CE9"/>
    <w:rsid w:val="000E396F"/>
    <w:rsid w:val="000E411A"/>
    <w:rsid w:val="000E47F5"/>
    <w:rsid w:val="000E67D9"/>
    <w:rsid w:val="000E7396"/>
    <w:rsid w:val="000F0E02"/>
    <w:rsid w:val="000F3866"/>
    <w:rsid w:val="000F3E0A"/>
    <w:rsid w:val="000F4879"/>
    <w:rsid w:val="000F5C2F"/>
    <w:rsid w:val="000F7815"/>
    <w:rsid w:val="00102DD4"/>
    <w:rsid w:val="001050A7"/>
    <w:rsid w:val="001063D7"/>
    <w:rsid w:val="001076E4"/>
    <w:rsid w:val="00110C56"/>
    <w:rsid w:val="00111D04"/>
    <w:rsid w:val="0011408E"/>
    <w:rsid w:val="001168F1"/>
    <w:rsid w:val="00116926"/>
    <w:rsid w:val="001212E8"/>
    <w:rsid w:val="0012628B"/>
    <w:rsid w:val="00131979"/>
    <w:rsid w:val="001330EA"/>
    <w:rsid w:val="00142D92"/>
    <w:rsid w:val="00143755"/>
    <w:rsid w:val="0014610A"/>
    <w:rsid w:val="00154CC4"/>
    <w:rsid w:val="00163BAA"/>
    <w:rsid w:val="0016652D"/>
    <w:rsid w:val="001667D3"/>
    <w:rsid w:val="001673F0"/>
    <w:rsid w:val="001730E5"/>
    <w:rsid w:val="00174E6D"/>
    <w:rsid w:val="0017700A"/>
    <w:rsid w:val="00181E79"/>
    <w:rsid w:val="00183F9C"/>
    <w:rsid w:val="00185B65"/>
    <w:rsid w:val="00186E00"/>
    <w:rsid w:val="0018775F"/>
    <w:rsid w:val="00192122"/>
    <w:rsid w:val="001941CE"/>
    <w:rsid w:val="0019610B"/>
    <w:rsid w:val="001A0657"/>
    <w:rsid w:val="001A137E"/>
    <w:rsid w:val="001A17F7"/>
    <w:rsid w:val="001A19BA"/>
    <w:rsid w:val="001A1DF6"/>
    <w:rsid w:val="001A2F48"/>
    <w:rsid w:val="001A3A5D"/>
    <w:rsid w:val="001A4B29"/>
    <w:rsid w:val="001A61EE"/>
    <w:rsid w:val="001A6E1F"/>
    <w:rsid w:val="001B0088"/>
    <w:rsid w:val="001B07A2"/>
    <w:rsid w:val="001B1595"/>
    <w:rsid w:val="001B20C0"/>
    <w:rsid w:val="001B2C27"/>
    <w:rsid w:val="001B3000"/>
    <w:rsid w:val="001B403C"/>
    <w:rsid w:val="001B4E54"/>
    <w:rsid w:val="001B6E95"/>
    <w:rsid w:val="001B7CB0"/>
    <w:rsid w:val="001C15E1"/>
    <w:rsid w:val="001C2E0E"/>
    <w:rsid w:val="001C3B02"/>
    <w:rsid w:val="001C5D68"/>
    <w:rsid w:val="001C79E7"/>
    <w:rsid w:val="001D198F"/>
    <w:rsid w:val="001D1CCE"/>
    <w:rsid w:val="001D1E8E"/>
    <w:rsid w:val="001D462A"/>
    <w:rsid w:val="001D47EC"/>
    <w:rsid w:val="001D5431"/>
    <w:rsid w:val="001D708D"/>
    <w:rsid w:val="001E04E3"/>
    <w:rsid w:val="001E23A3"/>
    <w:rsid w:val="001E39BE"/>
    <w:rsid w:val="001F2D34"/>
    <w:rsid w:val="001F69CF"/>
    <w:rsid w:val="001F7FA7"/>
    <w:rsid w:val="00200918"/>
    <w:rsid w:val="00201AB2"/>
    <w:rsid w:val="00203A57"/>
    <w:rsid w:val="00204B33"/>
    <w:rsid w:val="00205DF7"/>
    <w:rsid w:val="00205F0D"/>
    <w:rsid w:val="0020685F"/>
    <w:rsid w:val="00210A20"/>
    <w:rsid w:val="00212123"/>
    <w:rsid w:val="00217AAF"/>
    <w:rsid w:val="00217FB9"/>
    <w:rsid w:val="00225664"/>
    <w:rsid w:val="00227032"/>
    <w:rsid w:val="00232EB4"/>
    <w:rsid w:val="00234055"/>
    <w:rsid w:val="00234236"/>
    <w:rsid w:val="002345D9"/>
    <w:rsid w:val="00237747"/>
    <w:rsid w:val="00237BE3"/>
    <w:rsid w:val="00237F15"/>
    <w:rsid w:val="00246D58"/>
    <w:rsid w:val="0024764A"/>
    <w:rsid w:val="00247CE3"/>
    <w:rsid w:val="002542F3"/>
    <w:rsid w:val="00254724"/>
    <w:rsid w:val="00260F4C"/>
    <w:rsid w:val="00261ED7"/>
    <w:rsid w:val="00262BBE"/>
    <w:rsid w:val="002669DC"/>
    <w:rsid w:val="0026734B"/>
    <w:rsid w:val="0027444D"/>
    <w:rsid w:val="00276185"/>
    <w:rsid w:val="00280305"/>
    <w:rsid w:val="00280C94"/>
    <w:rsid w:val="0028462A"/>
    <w:rsid w:val="00284A81"/>
    <w:rsid w:val="00285340"/>
    <w:rsid w:val="00286B10"/>
    <w:rsid w:val="00291571"/>
    <w:rsid w:val="00293045"/>
    <w:rsid w:val="00293872"/>
    <w:rsid w:val="002951EF"/>
    <w:rsid w:val="00297D65"/>
    <w:rsid w:val="002A0E88"/>
    <w:rsid w:val="002A2360"/>
    <w:rsid w:val="002A23C2"/>
    <w:rsid w:val="002A39AC"/>
    <w:rsid w:val="002A3F9D"/>
    <w:rsid w:val="002A7B03"/>
    <w:rsid w:val="002A7D77"/>
    <w:rsid w:val="002B1035"/>
    <w:rsid w:val="002B150E"/>
    <w:rsid w:val="002B1B2D"/>
    <w:rsid w:val="002B6E2D"/>
    <w:rsid w:val="002C102F"/>
    <w:rsid w:val="002C54ED"/>
    <w:rsid w:val="002D291D"/>
    <w:rsid w:val="002D3861"/>
    <w:rsid w:val="002D6249"/>
    <w:rsid w:val="002D6393"/>
    <w:rsid w:val="002E173A"/>
    <w:rsid w:val="002E1D65"/>
    <w:rsid w:val="002E2ED2"/>
    <w:rsid w:val="002E6DD3"/>
    <w:rsid w:val="002E795D"/>
    <w:rsid w:val="002F0C5E"/>
    <w:rsid w:val="002F12F7"/>
    <w:rsid w:val="002F36BA"/>
    <w:rsid w:val="002F4816"/>
    <w:rsid w:val="002F63E3"/>
    <w:rsid w:val="002F72D9"/>
    <w:rsid w:val="00300C37"/>
    <w:rsid w:val="00301007"/>
    <w:rsid w:val="00302F6E"/>
    <w:rsid w:val="0030323E"/>
    <w:rsid w:val="00306337"/>
    <w:rsid w:val="00310306"/>
    <w:rsid w:val="0031117E"/>
    <w:rsid w:val="003128F1"/>
    <w:rsid w:val="003140F3"/>
    <w:rsid w:val="0031422B"/>
    <w:rsid w:val="00314893"/>
    <w:rsid w:val="0032000D"/>
    <w:rsid w:val="00320EBB"/>
    <w:rsid w:val="00321B2A"/>
    <w:rsid w:val="003231F0"/>
    <w:rsid w:val="00324419"/>
    <w:rsid w:val="0032754B"/>
    <w:rsid w:val="00330A4C"/>
    <w:rsid w:val="00331796"/>
    <w:rsid w:val="003337F4"/>
    <w:rsid w:val="003347F8"/>
    <w:rsid w:val="0033501F"/>
    <w:rsid w:val="00337578"/>
    <w:rsid w:val="003379C5"/>
    <w:rsid w:val="00337ECF"/>
    <w:rsid w:val="0034021E"/>
    <w:rsid w:val="00344CF2"/>
    <w:rsid w:val="003467BB"/>
    <w:rsid w:val="00347FC9"/>
    <w:rsid w:val="0035177D"/>
    <w:rsid w:val="00353121"/>
    <w:rsid w:val="00353F09"/>
    <w:rsid w:val="003545A6"/>
    <w:rsid w:val="003553AE"/>
    <w:rsid w:val="003557C3"/>
    <w:rsid w:val="00356A96"/>
    <w:rsid w:val="00360224"/>
    <w:rsid w:val="00361A38"/>
    <w:rsid w:val="00362AE0"/>
    <w:rsid w:val="003637A2"/>
    <w:rsid w:val="00365857"/>
    <w:rsid w:val="00366244"/>
    <w:rsid w:val="00366330"/>
    <w:rsid w:val="0036667D"/>
    <w:rsid w:val="003677EC"/>
    <w:rsid w:val="00367E96"/>
    <w:rsid w:val="003705BE"/>
    <w:rsid w:val="00370EB2"/>
    <w:rsid w:val="003735DE"/>
    <w:rsid w:val="00373FE9"/>
    <w:rsid w:val="00375301"/>
    <w:rsid w:val="00375952"/>
    <w:rsid w:val="0037623D"/>
    <w:rsid w:val="00380F37"/>
    <w:rsid w:val="00381DBB"/>
    <w:rsid w:val="003820C1"/>
    <w:rsid w:val="00382EF4"/>
    <w:rsid w:val="0038438F"/>
    <w:rsid w:val="00384E52"/>
    <w:rsid w:val="00385067"/>
    <w:rsid w:val="00386BA5"/>
    <w:rsid w:val="00387061"/>
    <w:rsid w:val="003872F0"/>
    <w:rsid w:val="0038732A"/>
    <w:rsid w:val="0039071B"/>
    <w:rsid w:val="00392E55"/>
    <w:rsid w:val="00392F6C"/>
    <w:rsid w:val="0039396E"/>
    <w:rsid w:val="003A41DD"/>
    <w:rsid w:val="003A4E31"/>
    <w:rsid w:val="003A54A3"/>
    <w:rsid w:val="003A6220"/>
    <w:rsid w:val="003B1CA3"/>
    <w:rsid w:val="003B2682"/>
    <w:rsid w:val="003B3DEC"/>
    <w:rsid w:val="003B46D8"/>
    <w:rsid w:val="003B58A3"/>
    <w:rsid w:val="003B5E07"/>
    <w:rsid w:val="003B69D7"/>
    <w:rsid w:val="003B7299"/>
    <w:rsid w:val="003C00EC"/>
    <w:rsid w:val="003C1A66"/>
    <w:rsid w:val="003C4F35"/>
    <w:rsid w:val="003C62DD"/>
    <w:rsid w:val="003D25EA"/>
    <w:rsid w:val="003D2FE1"/>
    <w:rsid w:val="003D4C4F"/>
    <w:rsid w:val="003D556A"/>
    <w:rsid w:val="003D6285"/>
    <w:rsid w:val="003D7552"/>
    <w:rsid w:val="003D7981"/>
    <w:rsid w:val="003D7A04"/>
    <w:rsid w:val="003E0C58"/>
    <w:rsid w:val="003E0E89"/>
    <w:rsid w:val="003E193F"/>
    <w:rsid w:val="003E3954"/>
    <w:rsid w:val="003E49DF"/>
    <w:rsid w:val="003E5981"/>
    <w:rsid w:val="003E5C98"/>
    <w:rsid w:val="003F05A4"/>
    <w:rsid w:val="003F2FAB"/>
    <w:rsid w:val="003F64D1"/>
    <w:rsid w:val="00400FAE"/>
    <w:rsid w:val="00401620"/>
    <w:rsid w:val="00402FFA"/>
    <w:rsid w:val="00404CBF"/>
    <w:rsid w:val="00404FDA"/>
    <w:rsid w:val="00405001"/>
    <w:rsid w:val="004061F0"/>
    <w:rsid w:val="00406F25"/>
    <w:rsid w:val="004074D4"/>
    <w:rsid w:val="00410B42"/>
    <w:rsid w:val="004110E1"/>
    <w:rsid w:val="004136E8"/>
    <w:rsid w:val="00413A36"/>
    <w:rsid w:val="0041441A"/>
    <w:rsid w:val="00415EE2"/>
    <w:rsid w:val="00423774"/>
    <w:rsid w:val="00424C62"/>
    <w:rsid w:val="00426214"/>
    <w:rsid w:val="0042640F"/>
    <w:rsid w:val="00427718"/>
    <w:rsid w:val="00431304"/>
    <w:rsid w:val="004353B6"/>
    <w:rsid w:val="00435677"/>
    <w:rsid w:val="00435AC6"/>
    <w:rsid w:val="00435D1C"/>
    <w:rsid w:val="00437130"/>
    <w:rsid w:val="00437B9E"/>
    <w:rsid w:val="00440865"/>
    <w:rsid w:val="0044097F"/>
    <w:rsid w:val="004415E9"/>
    <w:rsid w:val="0044213A"/>
    <w:rsid w:val="004424FD"/>
    <w:rsid w:val="00442544"/>
    <w:rsid w:val="00447501"/>
    <w:rsid w:val="004522BA"/>
    <w:rsid w:val="004525F3"/>
    <w:rsid w:val="00453222"/>
    <w:rsid w:val="004535D3"/>
    <w:rsid w:val="00462540"/>
    <w:rsid w:val="00466EAA"/>
    <w:rsid w:val="00467AD0"/>
    <w:rsid w:val="00467B12"/>
    <w:rsid w:val="0047040F"/>
    <w:rsid w:val="0047194F"/>
    <w:rsid w:val="0047211B"/>
    <w:rsid w:val="00472FCD"/>
    <w:rsid w:val="00476099"/>
    <w:rsid w:val="00483773"/>
    <w:rsid w:val="00483A8B"/>
    <w:rsid w:val="00484CB8"/>
    <w:rsid w:val="00485E02"/>
    <w:rsid w:val="00487820"/>
    <w:rsid w:val="00491708"/>
    <w:rsid w:val="0049197B"/>
    <w:rsid w:val="004927E9"/>
    <w:rsid w:val="004978E6"/>
    <w:rsid w:val="00497F4F"/>
    <w:rsid w:val="004A1D86"/>
    <w:rsid w:val="004A3182"/>
    <w:rsid w:val="004A493A"/>
    <w:rsid w:val="004A7526"/>
    <w:rsid w:val="004B30DF"/>
    <w:rsid w:val="004B4196"/>
    <w:rsid w:val="004B5D35"/>
    <w:rsid w:val="004B72A7"/>
    <w:rsid w:val="004C04EC"/>
    <w:rsid w:val="004C1F3D"/>
    <w:rsid w:val="004C2DB2"/>
    <w:rsid w:val="004C2DD2"/>
    <w:rsid w:val="004C35E2"/>
    <w:rsid w:val="004D3D10"/>
    <w:rsid w:val="004D4A3E"/>
    <w:rsid w:val="004D58ED"/>
    <w:rsid w:val="004D663A"/>
    <w:rsid w:val="004D6B1D"/>
    <w:rsid w:val="004D7EDC"/>
    <w:rsid w:val="004E005D"/>
    <w:rsid w:val="004E1CCF"/>
    <w:rsid w:val="004E1F1B"/>
    <w:rsid w:val="004E31CB"/>
    <w:rsid w:val="004E3AE6"/>
    <w:rsid w:val="004E4860"/>
    <w:rsid w:val="004E65E9"/>
    <w:rsid w:val="004F1F3A"/>
    <w:rsid w:val="004F2220"/>
    <w:rsid w:val="004F274D"/>
    <w:rsid w:val="0050045C"/>
    <w:rsid w:val="00501059"/>
    <w:rsid w:val="00501F13"/>
    <w:rsid w:val="00502060"/>
    <w:rsid w:val="00503945"/>
    <w:rsid w:val="00503EF5"/>
    <w:rsid w:val="00504378"/>
    <w:rsid w:val="00505267"/>
    <w:rsid w:val="00506972"/>
    <w:rsid w:val="005107D6"/>
    <w:rsid w:val="00511D1B"/>
    <w:rsid w:val="00513970"/>
    <w:rsid w:val="00514476"/>
    <w:rsid w:val="0051673B"/>
    <w:rsid w:val="005174D1"/>
    <w:rsid w:val="00525A1F"/>
    <w:rsid w:val="00525D35"/>
    <w:rsid w:val="005273C4"/>
    <w:rsid w:val="00527772"/>
    <w:rsid w:val="00532D74"/>
    <w:rsid w:val="00534D5D"/>
    <w:rsid w:val="00536106"/>
    <w:rsid w:val="00536B40"/>
    <w:rsid w:val="00537081"/>
    <w:rsid w:val="0053797D"/>
    <w:rsid w:val="00537E6B"/>
    <w:rsid w:val="00540088"/>
    <w:rsid w:val="00540AE3"/>
    <w:rsid w:val="00541A06"/>
    <w:rsid w:val="00542145"/>
    <w:rsid w:val="00542CAA"/>
    <w:rsid w:val="0054686A"/>
    <w:rsid w:val="005515A0"/>
    <w:rsid w:val="005524D5"/>
    <w:rsid w:val="00552AA4"/>
    <w:rsid w:val="005533D2"/>
    <w:rsid w:val="00553B65"/>
    <w:rsid w:val="0055612A"/>
    <w:rsid w:val="005562CC"/>
    <w:rsid w:val="00557671"/>
    <w:rsid w:val="00557CBF"/>
    <w:rsid w:val="0056017B"/>
    <w:rsid w:val="00560947"/>
    <w:rsid w:val="005636FB"/>
    <w:rsid w:val="00566067"/>
    <w:rsid w:val="00567295"/>
    <w:rsid w:val="005672C0"/>
    <w:rsid w:val="005677E4"/>
    <w:rsid w:val="00570AEC"/>
    <w:rsid w:val="00570D7E"/>
    <w:rsid w:val="00572E60"/>
    <w:rsid w:val="005741D4"/>
    <w:rsid w:val="0057507B"/>
    <w:rsid w:val="0057560A"/>
    <w:rsid w:val="00575EC6"/>
    <w:rsid w:val="0057604A"/>
    <w:rsid w:val="0058191C"/>
    <w:rsid w:val="00581F18"/>
    <w:rsid w:val="00583FD0"/>
    <w:rsid w:val="005853E7"/>
    <w:rsid w:val="0058549E"/>
    <w:rsid w:val="005904F1"/>
    <w:rsid w:val="00590789"/>
    <w:rsid w:val="00591C89"/>
    <w:rsid w:val="00592D49"/>
    <w:rsid w:val="00593D3B"/>
    <w:rsid w:val="005948D9"/>
    <w:rsid w:val="00597289"/>
    <w:rsid w:val="005A0DEC"/>
    <w:rsid w:val="005A167E"/>
    <w:rsid w:val="005A29F1"/>
    <w:rsid w:val="005A4C5B"/>
    <w:rsid w:val="005A5BBB"/>
    <w:rsid w:val="005A7753"/>
    <w:rsid w:val="005A7AFA"/>
    <w:rsid w:val="005B0DB8"/>
    <w:rsid w:val="005B1A67"/>
    <w:rsid w:val="005B2E59"/>
    <w:rsid w:val="005B3603"/>
    <w:rsid w:val="005B3857"/>
    <w:rsid w:val="005B3C5B"/>
    <w:rsid w:val="005C054D"/>
    <w:rsid w:val="005C1032"/>
    <w:rsid w:val="005C236A"/>
    <w:rsid w:val="005C7006"/>
    <w:rsid w:val="005D05D7"/>
    <w:rsid w:val="005D188D"/>
    <w:rsid w:val="005D253C"/>
    <w:rsid w:val="005D3873"/>
    <w:rsid w:val="005D54B8"/>
    <w:rsid w:val="005E0D32"/>
    <w:rsid w:val="005E186F"/>
    <w:rsid w:val="005E3754"/>
    <w:rsid w:val="005E6BE9"/>
    <w:rsid w:val="005F0A7F"/>
    <w:rsid w:val="005F2F4D"/>
    <w:rsid w:val="005F364A"/>
    <w:rsid w:val="005F5C88"/>
    <w:rsid w:val="005F5C9A"/>
    <w:rsid w:val="0060048E"/>
    <w:rsid w:val="006006C8"/>
    <w:rsid w:val="00600948"/>
    <w:rsid w:val="0060577A"/>
    <w:rsid w:val="0060581D"/>
    <w:rsid w:val="00610258"/>
    <w:rsid w:val="00611A08"/>
    <w:rsid w:val="00612B21"/>
    <w:rsid w:val="00614C63"/>
    <w:rsid w:val="006154D2"/>
    <w:rsid w:val="0061581E"/>
    <w:rsid w:val="00615CC1"/>
    <w:rsid w:val="00615F1C"/>
    <w:rsid w:val="00617354"/>
    <w:rsid w:val="0062006F"/>
    <w:rsid w:val="00620B18"/>
    <w:rsid w:val="00620FE3"/>
    <w:rsid w:val="00631CC6"/>
    <w:rsid w:val="00631D41"/>
    <w:rsid w:val="00631EAB"/>
    <w:rsid w:val="00634088"/>
    <w:rsid w:val="00634F68"/>
    <w:rsid w:val="00641B36"/>
    <w:rsid w:val="00642E63"/>
    <w:rsid w:val="00643F74"/>
    <w:rsid w:val="006442E0"/>
    <w:rsid w:val="00646A1C"/>
    <w:rsid w:val="00647B24"/>
    <w:rsid w:val="00650D09"/>
    <w:rsid w:val="0065154C"/>
    <w:rsid w:val="00656A32"/>
    <w:rsid w:val="00657090"/>
    <w:rsid w:val="0065721A"/>
    <w:rsid w:val="00657C7B"/>
    <w:rsid w:val="00663C9C"/>
    <w:rsid w:val="00664361"/>
    <w:rsid w:val="00664A46"/>
    <w:rsid w:val="006651C9"/>
    <w:rsid w:val="006651D1"/>
    <w:rsid w:val="006654CC"/>
    <w:rsid w:val="00670E45"/>
    <w:rsid w:val="00673922"/>
    <w:rsid w:val="00673EC3"/>
    <w:rsid w:val="00674288"/>
    <w:rsid w:val="00674D4A"/>
    <w:rsid w:val="00674DF5"/>
    <w:rsid w:val="00675BBE"/>
    <w:rsid w:val="006760D9"/>
    <w:rsid w:val="0067699F"/>
    <w:rsid w:val="00680377"/>
    <w:rsid w:val="00682026"/>
    <w:rsid w:val="00685C66"/>
    <w:rsid w:val="00690A9E"/>
    <w:rsid w:val="00691793"/>
    <w:rsid w:val="00694E69"/>
    <w:rsid w:val="006963EB"/>
    <w:rsid w:val="00696900"/>
    <w:rsid w:val="00696EFA"/>
    <w:rsid w:val="006A0DC4"/>
    <w:rsid w:val="006B01B6"/>
    <w:rsid w:val="006B111B"/>
    <w:rsid w:val="006B1DBF"/>
    <w:rsid w:val="006B31E5"/>
    <w:rsid w:val="006B3786"/>
    <w:rsid w:val="006B40C4"/>
    <w:rsid w:val="006B6C29"/>
    <w:rsid w:val="006C237A"/>
    <w:rsid w:val="006C25F1"/>
    <w:rsid w:val="006C38C9"/>
    <w:rsid w:val="006C453C"/>
    <w:rsid w:val="006C6133"/>
    <w:rsid w:val="006D399E"/>
    <w:rsid w:val="006D5227"/>
    <w:rsid w:val="006D6F9E"/>
    <w:rsid w:val="006E123E"/>
    <w:rsid w:val="006E13C7"/>
    <w:rsid w:val="006E240F"/>
    <w:rsid w:val="006E296A"/>
    <w:rsid w:val="006E3FEC"/>
    <w:rsid w:val="006E57CA"/>
    <w:rsid w:val="006E6740"/>
    <w:rsid w:val="006E76BE"/>
    <w:rsid w:val="006F2819"/>
    <w:rsid w:val="006F2D36"/>
    <w:rsid w:val="006F519E"/>
    <w:rsid w:val="006F5FD8"/>
    <w:rsid w:val="006F6BF3"/>
    <w:rsid w:val="0070099A"/>
    <w:rsid w:val="00701595"/>
    <w:rsid w:val="0071031C"/>
    <w:rsid w:val="00710672"/>
    <w:rsid w:val="0071221A"/>
    <w:rsid w:val="0071427F"/>
    <w:rsid w:val="00717710"/>
    <w:rsid w:val="00724EBE"/>
    <w:rsid w:val="00725B63"/>
    <w:rsid w:val="00726135"/>
    <w:rsid w:val="00726DD7"/>
    <w:rsid w:val="007323D6"/>
    <w:rsid w:val="00733B35"/>
    <w:rsid w:val="007365E7"/>
    <w:rsid w:val="00744DC2"/>
    <w:rsid w:val="00747F22"/>
    <w:rsid w:val="0075363B"/>
    <w:rsid w:val="007561E7"/>
    <w:rsid w:val="00756838"/>
    <w:rsid w:val="007604FB"/>
    <w:rsid w:val="007633FD"/>
    <w:rsid w:val="0076444B"/>
    <w:rsid w:val="0076564E"/>
    <w:rsid w:val="00766FE8"/>
    <w:rsid w:val="00770B47"/>
    <w:rsid w:val="00770CCE"/>
    <w:rsid w:val="00771268"/>
    <w:rsid w:val="0077267E"/>
    <w:rsid w:val="00772745"/>
    <w:rsid w:val="00775339"/>
    <w:rsid w:val="00775C23"/>
    <w:rsid w:val="00777078"/>
    <w:rsid w:val="00780057"/>
    <w:rsid w:val="0078109A"/>
    <w:rsid w:val="00782540"/>
    <w:rsid w:val="007851A1"/>
    <w:rsid w:val="00785200"/>
    <w:rsid w:val="0078529E"/>
    <w:rsid w:val="00786046"/>
    <w:rsid w:val="00786CA1"/>
    <w:rsid w:val="007878BB"/>
    <w:rsid w:val="00787B8D"/>
    <w:rsid w:val="0079017A"/>
    <w:rsid w:val="007911D4"/>
    <w:rsid w:val="007912F4"/>
    <w:rsid w:val="00792449"/>
    <w:rsid w:val="0079544D"/>
    <w:rsid w:val="007A09AD"/>
    <w:rsid w:val="007A294F"/>
    <w:rsid w:val="007A40C5"/>
    <w:rsid w:val="007A5E9E"/>
    <w:rsid w:val="007A6F6B"/>
    <w:rsid w:val="007A7610"/>
    <w:rsid w:val="007B13BE"/>
    <w:rsid w:val="007B18F4"/>
    <w:rsid w:val="007B31B3"/>
    <w:rsid w:val="007B3573"/>
    <w:rsid w:val="007B7541"/>
    <w:rsid w:val="007B7CC6"/>
    <w:rsid w:val="007C32AD"/>
    <w:rsid w:val="007C6DB0"/>
    <w:rsid w:val="007C7C46"/>
    <w:rsid w:val="007D17E4"/>
    <w:rsid w:val="007D2517"/>
    <w:rsid w:val="007D304B"/>
    <w:rsid w:val="007D5FBE"/>
    <w:rsid w:val="007D607D"/>
    <w:rsid w:val="007D7304"/>
    <w:rsid w:val="007D7AFB"/>
    <w:rsid w:val="007E0AC3"/>
    <w:rsid w:val="007E239C"/>
    <w:rsid w:val="007E3923"/>
    <w:rsid w:val="007E39C4"/>
    <w:rsid w:val="007E3E5E"/>
    <w:rsid w:val="007E411A"/>
    <w:rsid w:val="007E624D"/>
    <w:rsid w:val="007E7225"/>
    <w:rsid w:val="007E7661"/>
    <w:rsid w:val="007E76E3"/>
    <w:rsid w:val="007F4349"/>
    <w:rsid w:val="007F509F"/>
    <w:rsid w:val="007F559D"/>
    <w:rsid w:val="007F70E5"/>
    <w:rsid w:val="0080171C"/>
    <w:rsid w:val="00802BFC"/>
    <w:rsid w:val="008036F6"/>
    <w:rsid w:val="00804129"/>
    <w:rsid w:val="00804A4D"/>
    <w:rsid w:val="00805E7C"/>
    <w:rsid w:val="00806723"/>
    <w:rsid w:val="008075A6"/>
    <w:rsid w:val="00807D59"/>
    <w:rsid w:val="00811437"/>
    <w:rsid w:val="00814447"/>
    <w:rsid w:val="008150C4"/>
    <w:rsid w:val="00821790"/>
    <w:rsid w:val="008220C4"/>
    <w:rsid w:val="008226B7"/>
    <w:rsid w:val="00825058"/>
    <w:rsid w:val="0082510D"/>
    <w:rsid w:val="00830AA5"/>
    <w:rsid w:val="00830FD8"/>
    <w:rsid w:val="0083136B"/>
    <w:rsid w:val="008327A8"/>
    <w:rsid w:val="008342B7"/>
    <w:rsid w:val="008342B8"/>
    <w:rsid w:val="00834728"/>
    <w:rsid w:val="0084138F"/>
    <w:rsid w:val="00842E0A"/>
    <w:rsid w:val="00844069"/>
    <w:rsid w:val="008530DB"/>
    <w:rsid w:val="00853C39"/>
    <w:rsid w:val="00855F64"/>
    <w:rsid w:val="008605E5"/>
    <w:rsid w:val="00862800"/>
    <w:rsid w:val="00864136"/>
    <w:rsid w:val="00864B38"/>
    <w:rsid w:val="00865572"/>
    <w:rsid w:val="00866180"/>
    <w:rsid w:val="00867822"/>
    <w:rsid w:val="00867F3D"/>
    <w:rsid w:val="008728E0"/>
    <w:rsid w:val="00874EDE"/>
    <w:rsid w:val="0087709C"/>
    <w:rsid w:val="00880384"/>
    <w:rsid w:val="00880455"/>
    <w:rsid w:val="008816A3"/>
    <w:rsid w:val="00882222"/>
    <w:rsid w:val="0088307B"/>
    <w:rsid w:val="008853FC"/>
    <w:rsid w:val="0089085D"/>
    <w:rsid w:val="00890ECF"/>
    <w:rsid w:val="008925F7"/>
    <w:rsid w:val="00893DEC"/>
    <w:rsid w:val="00894602"/>
    <w:rsid w:val="008957F6"/>
    <w:rsid w:val="00896CAB"/>
    <w:rsid w:val="00896E83"/>
    <w:rsid w:val="00897509"/>
    <w:rsid w:val="008A0658"/>
    <w:rsid w:val="008A2894"/>
    <w:rsid w:val="008A3542"/>
    <w:rsid w:val="008A3586"/>
    <w:rsid w:val="008A7B2C"/>
    <w:rsid w:val="008B1B1C"/>
    <w:rsid w:val="008B2896"/>
    <w:rsid w:val="008B35D5"/>
    <w:rsid w:val="008B4ACD"/>
    <w:rsid w:val="008B72AC"/>
    <w:rsid w:val="008C0CDB"/>
    <w:rsid w:val="008C1CE0"/>
    <w:rsid w:val="008C5B79"/>
    <w:rsid w:val="008C673D"/>
    <w:rsid w:val="008C6BD1"/>
    <w:rsid w:val="008C738E"/>
    <w:rsid w:val="008C7D80"/>
    <w:rsid w:val="008D048D"/>
    <w:rsid w:val="008D0C8E"/>
    <w:rsid w:val="008D37F7"/>
    <w:rsid w:val="008D3B72"/>
    <w:rsid w:val="008D73CD"/>
    <w:rsid w:val="008E17F9"/>
    <w:rsid w:val="008E4059"/>
    <w:rsid w:val="008E50D6"/>
    <w:rsid w:val="008E53DA"/>
    <w:rsid w:val="008E5B5D"/>
    <w:rsid w:val="008F03EE"/>
    <w:rsid w:val="008F4C8D"/>
    <w:rsid w:val="008F535F"/>
    <w:rsid w:val="008F6685"/>
    <w:rsid w:val="008F7442"/>
    <w:rsid w:val="008F7E6E"/>
    <w:rsid w:val="00902A3A"/>
    <w:rsid w:val="00907DA2"/>
    <w:rsid w:val="009105F9"/>
    <w:rsid w:val="00911847"/>
    <w:rsid w:val="00911F91"/>
    <w:rsid w:val="009125DC"/>
    <w:rsid w:val="009129C1"/>
    <w:rsid w:val="00913A08"/>
    <w:rsid w:val="009151DE"/>
    <w:rsid w:val="0091545C"/>
    <w:rsid w:val="00915F61"/>
    <w:rsid w:val="00916F1F"/>
    <w:rsid w:val="00923227"/>
    <w:rsid w:val="0092434E"/>
    <w:rsid w:val="009244B9"/>
    <w:rsid w:val="009256C2"/>
    <w:rsid w:val="009263F8"/>
    <w:rsid w:val="009277B8"/>
    <w:rsid w:val="00931683"/>
    <w:rsid w:val="00932654"/>
    <w:rsid w:val="0093478F"/>
    <w:rsid w:val="00934A46"/>
    <w:rsid w:val="009351D6"/>
    <w:rsid w:val="0093572F"/>
    <w:rsid w:val="00936D23"/>
    <w:rsid w:val="009371BC"/>
    <w:rsid w:val="009379E6"/>
    <w:rsid w:val="00940E46"/>
    <w:rsid w:val="009413B8"/>
    <w:rsid w:val="00943E1F"/>
    <w:rsid w:val="009446B1"/>
    <w:rsid w:val="00945BF0"/>
    <w:rsid w:val="00945EB7"/>
    <w:rsid w:val="009464B8"/>
    <w:rsid w:val="009470EF"/>
    <w:rsid w:val="00947495"/>
    <w:rsid w:val="00950297"/>
    <w:rsid w:val="00950FE9"/>
    <w:rsid w:val="00953A84"/>
    <w:rsid w:val="0095684B"/>
    <w:rsid w:val="00956D08"/>
    <w:rsid w:val="00960803"/>
    <w:rsid w:val="00960B6F"/>
    <w:rsid w:val="00963681"/>
    <w:rsid w:val="009641BA"/>
    <w:rsid w:val="0096747E"/>
    <w:rsid w:val="00967B06"/>
    <w:rsid w:val="009704C0"/>
    <w:rsid w:val="00971750"/>
    <w:rsid w:val="00971A98"/>
    <w:rsid w:val="0097441B"/>
    <w:rsid w:val="009805F3"/>
    <w:rsid w:val="00982276"/>
    <w:rsid w:val="00984038"/>
    <w:rsid w:val="00985FB5"/>
    <w:rsid w:val="00986511"/>
    <w:rsid w:val="0098699A"/>
    <w:rsid w:val="009916B0"/>
    <w:rsid w:val="0099280D"/>
    <w:rsid w:val="00992D4F"/>
    <w:rsid w:val="00993F9B"/>
    <w:rsid w:val="00994215"/>
    <w:rsid w:val="009956A2"/>
    <w:rsid w:val="00996481"/>
    <w:rsid w:val="009968DA"/>
    <w:rsid w:val="00997905"/>
    <w:rsid w:val="009A0442"/>
    <w:rsid w:val="009A069B"/>
    <w:rsid w:val="009A0CCA"/>
    <w:rsid w:val="009A18E2"/>
    <w:rsid w:val="009A1F00"/>
    <w:rsid w:val="009A3F04"/>
    <w:rsid w:val="009A4AF2"/>
    <w:rsid w:val="009A7D70"/>
    <w:rsid w:val="009B028A"/>
    <w:rsid w:val="009B25A8"/>
    <w:rsid w:val="009B450E"/>
    <w:rsid w:val="009B63D4"/>
    <w:rsid w:val="009B665C"/>
    <w:rsid w:val="009B726A"/>
    <w:rsid w:val="009C0733"/>
    <w:rsid w:val="009C0D0D"/>
    <w:rsid w:val="009C13E5"/>
    <w:rsid w:val="009C2635"/>
    <w:rsid w:val="009C3579"/>
    <w:rsid w:val="009C3F25"/>
    <w:rsid w:val="009C4698"/>
    <w:rsid w:val="009C60FB"/>
    <w:rsid w:val="009C7994"/>
    <w:rsid w:val="009D063C"/>
    <w:rsid w:val="009D11DB"/>
    <w:rsid w:val="009D2E9D"/>
    <w:rsid w:val="009D2F5F"/>
    <w:rsid w:val="009D3577"/>
    <w:rsid w:val="009D3789"/>
    <w:rsid w:val="009D3BE3"/>
    <w:rsid w:val="009D4130"/>
    <w:rsid w:val="009D70B9"/>
    <w:rsid w:val="009E1981"/>
    <w:rsid w:val="009E5DC0"/>
    <w:rsid w:val="009F4455"/>
    <w:rsid w:val="009F46D8"/>
    <w:rsid w:val="009F75E5"/>
    <w:rsid w:val="00A00923"/>
    <w:rsid w:val="00A012E8"/>
    <w:rsid w:val="00A03680"/>
    <w:rsid w:val="00A05E5F"/>
    <w:rsid w:val="00A07443"/>
    <w:rsid w:val="00A07692"/>
    <w:rsid w:val="00A10134"/>
    <w:rsid w:val="00A10230"/>
    <w:rsid w:val="00A14F24"/>
    <w:rsid w:val="00A15CFC"/>
    <w:rsid w:val="00A160C4"/>
    <w:rsid w:val="00A162F3"/>
    <w:rsid w:val="00A165A6"/>
    <w:rsid w:val="00A17B88"/>
    <w:rsid w:val="00A200CD"/>
    <w:rsid w:val="00A20E0D"/>
    <w:rsid w:val="00A2199F"/>
    <w:rsid w:val="00A21D1D"/>
    <w:rsid w:val="00A231F2"/>
    <w:rsid w:val="00A2470C"/>
    <w:rsid w:val="00A248CC"/>
    <w:rsid w:val="00A309DE"/>
    <w:rsid w:val="00A3502B"/>
    <w:rsid w:val="00A35A20"/>
    <w:rsid w:val="00A35EE4"/>
    <w:rsid w:val="00A35F40"/>
    <w:rsid w:val="00A36D23"/>
    <w:rsid w:val="00A40B3C"/>
    <w:rsid w:val="00A40EA4"/>
    <w:rsid w:val="00A43ABD"/>
    <w:rsid w:val="00A43C89"/>
    <w:rsid w:val="00A4572A"/>
    <w:rsid w:val="00A4621F"/>
    <w:rsid w:val="00A46A2F"/>
    <w:rsid w:val="00A5237C"/>
    <w:rsid w:val="00A53461"/>
    <w:rsid w:val="00A5585C"/>
    <w:rsid w:val="00A57541"/>
    <w:rsid w:val="00A57A51"/>
    <w:rsid w:val="00A61D18"/>
    <w:rsid w:val="00A6250D"/>
    <w:rsid w:val="00A658A3"/>
    <w:rsid w:val="00A6648E"/>
    <w:rsid w:val="00A674F5"/>
    <w:rsid w:val="00A700E3"/>
    <w:rsid w:val="00A700E7"/>
    <w:rsid w:val="00A70F6B"/>
    <w:rsid w:val="00A715CE"/>
    <w:rsid w:val="00A72808"/>
    <w:rsid w:val="00A735E1"/>
    <w:rsid w:val="00A81FD9"/>
    <w:rsid w:val="00A8228E"/>
    <w:rsid w:val="00A84BA0"/>
    <w:rsid w:val="00A857F4"/>
    <w:rsid w:val="00A85A87"/>
    <w:rsid w:val="00A86F78"/>
    <w:rsid w:val="00A90541"/>
    <w:rsid w:val="00A9193B"/>
    <w:rsid w:val="00A921AB"/>
    <w:rsid w:val="00A93F8A"/>
    <w:rsid w:val="00A950A3"/>
    <w:rsid w:val="00A95905"/>
    <w:rsid w:val="00A9624F"/>
    <w:rsid w:val="00AA4BF1"/>
    <w:rsid w:val="00AA52E1"/>
    <w:rsid w:val="00AA5E78"/>
    <w:rsid w:val="00AA6C7E"/>
    <w:rsid w:val="00AA6CB0"/>
    <w:rsid w:val="00AA7DC8"/>
    <w:rsid w:val="00AB0207"/>
    <w:rsid w:val="00AB087D"/>
    <w:rsid w:val="00AB0F4E"/>
    <w:rsid w:val="00AB15F1"/>
    <w:rsid w:val="00AB1BD5"/>
    <w:rsid w:val="00AB2833"/>
    <w:rsid w:val="00AB4AE7"/>
    <w:rsid w:val="00AB4DC7"/>
    <w:rsid w:val="00AB7EED"/>
    <w:rsid w:val="00AC0C2E"/>
    <w:rsid w:val="00AC1055"/>
    <w:rsid w:val="00AC4E25"/>
    <w:rsid w:val="00AC5FD2"/>
    <w:rsid w:val="00AC76A8"/>
    <w:rsid w:val="00AC7A29"/>
    <w:rsid w:val="00AD15A1"/>
    <w:rsid w:val="00AD185A"/>
    <w:rsid w:val="00AD1B4A"/>
    <w:rsid w:val="00AD442F"/>
    <w:rsid w:val="00AD5054"/>
    <w:rsid w:val="00AD5FED"/>
    <w:rsid w:val="00AD67CB"/>
    <w:rsid w:val="00AD7514"/>
    <w:rsid w:val="00AE1F12"/>
    <w:rsid w:val="00AE33B3"/>
    <w:rsid w:val="00AE360B"/>
    <w:rsid w:val="00AE4900"/>
    <w:rsid w:val="00AE4D3E"/>
    <w:rsid w:val="00AE5184"/>
    <w:rsid w:val="00AE6FE6"/>
    <w:rsid w:val="00AF2CD1"/>
    <w:rsid w:val="00AF51F9"/>
    <w:rsid w:val="00AF76CB"/>
    <w:rsid w:val="00B01513"/>
    <w:rsid w:val="00B02045"/>
    <w:rsid w:val="00B068E8"/>
    <w:rsid w:val="00B06D8A"/>
    <w:rsid w:val="00B11CDF"/>
    <w:rsid w:val="00B11EE5"/>
    <w:rsid w:val="00B1349A"/>
    <w:rsid w:val="00B14AA1"/>
    <w:rsid w:val="00B14F29"/>
    <w:rsid w:val="00B15066"/>
    <w:rsid w:val="00B16A54"/>
    <w:rsid w:val="00B17271"/>
    <w:rsid w:val="00B236DC"/>
    <w:rsid w:val="00B23960"/>
    <w:rsid w:val="00B2403D"/>
    <w:rsid w:val="00B266F2"/>
    <w:rsid w:val="00B3321A"/>
    <w:rsid w:val="00B352F0"/>
    <w:rsid w:val="00B36DDE"/>
    <w:rsid w:val="00B370BD"/>
    <w:rsid w:val="00B37491"/>
    <w:rsid w:val="00B40871"/>
    <w:rsid w:val="00B40F25"/>
    <w:rsid w:val="00B423DB"/>
    <w:rsid w:val="00B45418"/>
    <w:rsid w:val="00B50063"/>
    <w:rsid w:val="00B523FD"/>
    <w:rsid w:val="00B53BCD"/>
    <w:rsid w:val="00B54832"/>
    <w:rsid w:val="00B549BD"/>
    <w:rsid w:val="00B553F4"/>
    <w:rsid w:val="00B559DF"/>
    <w:rsid w:val="00B55E79"/>
    <w:rsid w:val="00B64EE3"/>
    <w:rsid w:val="00B6543B"/>
    <w:rsid w:val="00B65C44"/>
    <w:rsid w:val="00B660BF"/>
    <w:rsid w:val="00B6640B"/>
    <w:rsid w:val="00B702F5"/>
    <w:rsid w:val="00B70687"/>
    <w:rsid w:val="00B707F7"/>
    <w:rsid w:val="00B713B5"/>
    <w:rsid w:val="00B71930"/>
    <w:rsid w:val="00B72060"/>
    <w:rsid w:val="00B72547"/>
    <w:rsid w:val="00B76B04"/>
    <w:rsid w:val="00B801B5"/>
    <w:rsid w:val="00B83DCF"/>
    <w:rsid w:val="00B86432"/>
    <w:rsid w:val="00B95B09"/>
    <w:rsid w:val="00BA0077"/>
    <w:rsid w:val="00BA0100"/>
    <w:rsid w:val="00BA1F0E"/>
    <w:rsid w:val="00BA248C"/>
    <w:rsid w:val="00BA55E7"/>
    <w:rsid w:val="00BA5B81"/>
    <w:rsid w:val="00BA6DB7"/>
    <w:rsid w:val="00BB1AE1"/>
    <w:rsid w:val="00BB271B"/>
    <w:rsid w:val="00BB2FFA"/>
    <w:rsid w:val="00BB4409"/>
    <w:rsid w:val="00BB49E1"/>
    <w:rsid w:val="00BB4DC8"/>
    <w:rsid w:val="00BB506C"/>
    <w:rsid w:val="00BB600D"/>
    <w:rsid w:val="00BB61BF"/>
    <w:rsid w:val="00BB62A7"/>
    <w:rsid w:val="00BC06BE"/>
    <w:rsid w:val="00BC1D28"/>
    <w:rsid w:val="00BC34DE"/>
    <w:rsid w:val="00BC4127"/>
    <w:rsid w:val="00BC5D1A"/>
    <w:rsid w:val="00BD1E3B"/>
    <w:rsid w:val="00BD4E47"/>
    <w:rsid w:val="00BD76DC"/>
    <w:rsid w:val="00BE2757"/>
    <w:rsid w:val="00BE5E37"/>
    <w:rsid w:val="00BE63DA"/>
    <w:rsid w:val="00BE6D22"/>
    <w:rsid w:val="00BE6FB4"/>
    <w:rsid w:val="00BF09DB"/>
    <w:rsid w:val="00BF0F04"/>
    <w:rsid w:val="00BF1063"/>
    <w:rsid w:val="00BF1212"/>
    <w:rsid w:val="00BF2AB0"/>
    <w:rsid w:val="00BF3851"/>
    <w:rsid w:val="00BF7446"/>
    <w:rsid w:val="00BF7566"/>
    <w:rsid w:val="00C010EE"/>
    <w:rsid w:val="00C0326A"/>
    <w:rsid w:val="00C03685"/>
    <w:rsid w:val="00C04C72"/>
    <w:rsid w:val="00C060B1"/>
    <w:rsid w:val="00C07C47"/>
    <w:rsid w:val="00C120EE"/>
    <w:rsid w:val="00C13B15"/>
    <w:rsid w:val="00C13E19"/>
    <w:rsid w:val="00C15459"/>
    <w:rsid w:val="00C15E09"/>
    <w:rsid w:val="00C161A9"/>
    <w:rsid w:val="00C1621C"/>
    <w:rsid w:val="00C167BC"/>
    <w:rsid w:val="00C16C85"/>
    <w:rsid w:val="00C17BA1"/>
    <w:rsid w:val="00C22DC0"/>
    <w:rsid w:val="00C24B79"/>
    <w:rsid w:val="00C268A7"/>
    <w:rsid w:val="00C26919"/>
    <w:rsid w:val="00C26A15"/>
    <w:rsid w:val="00C27194"/>
    <w:rsid w:val="00C30188"/>
    <w:rsid w:val="00C31658"/>
    <w:rsid w:val="00C32BE1"/>
    <w:rsid w:val="00C33EE2"/>
    <w:rsid w:val="00C43EA0"/>
    <w:rsid w:val="00C46F5B"/>
    <w:rsid w:val="00C5214C"/>
    <w:rsid w:val="00C522C6"/>
    <w:rsid w:val="00C526E8"/>
    <w:rsid w:val="00C55569"/>
    <w:rsid w:val="00C557FC"/>
    <w:rsid w:val="00C57659"/>
    <w:rsid w:val="00C61E15"/>
    <w:rsid w:val="00C6503D"/>
    <w:rsid w:val="00C6589E"/>
    <w:rsid w:val="00C65C8A"/>
    <w:rsid w:val="00C708F2"/>
    <w:rsid w:val="00C755C0"/>
    <w:rsid w:val="00C75623"/>
    <w:rsid w:val="00C768D5"/>
    <w:rsid w:val="00C77305"/>
    <w:rsid w:val="00C85CEB"/>
    <w:rsid w:val="00C87E52"/>
    <w:rsid w:val="00C911CD"/>
    <w:rsid w:val="00C91E71"/>
    <w:rsid w:val="00C925ED"/>
    <w:rsid w:val="00C9261F"/>
    <w:rsid w:val="00C9291B"/>
    <w:rsid w:val="00C941CA"/>
    <w:rsid w:val="00C965AB"/>
    <w:rsid w:val="00C97E85"/>
    <w:rsid w:val="00CA0571"/>
    <w:rsid w:val="00CA17E2"/>
    <w:rsid w:val="00CA5F41"/>
    <w:rsid w:val="00CA7458"/>
    <w:rsid w:val="00CB26E6"/>
    <w:rsid w:val="00CB42A6"/>
    <w:rsid w:val="00CB6303"/>
    <w:rsid w:val="00CB672D"/>
    <w:rsid w:val="00CB6B19"/>
    <w:rsid w:val="00CC007E"/>
    <w:rsid w:val="00CC0A3B"/>
    <w:rsid w:val="00CC1718"/>
    <w:rsid w:val="00CC20AB"/>
    <w:rsid w:val="00CC2CAA"/>
    <w:rsid w:val="00CC3668"/>
    <w:rsid w:val="00CC4F0C"/>
    <w:rsid w:val="00CD0B11"/>
    <w:rsid w:val="00CD14BA"/>
    <w:rsid w:val="00CD2CAA"/>
    <w:rsid w:val="00CD43FB"/>
    <w:rsid w:val="00CD4517"/>
    <w:rsid w:val="00CD6CDA"/>
    <w:rsid w:val="00CD76C4"/>
    <w:rsid w:val="00CE04C2"/>
    <w:rsid w:val="00CE5297"/>
    <w:rsid w:val="00CF0B0E"/>
    <w:rsid w:val="00CF309D"/>
    <w:rsid w:val="00CF49F6"/>
    <w:rsid w:val="00CF6314"/>
    <w:rsid w:val="00CF64B7"/>
    <w:rsid w:val="00CF6759"/>
    <w:rsid w:val="00CF6CFF"/>
    <w:rsid w:val="00D00BBB"/>
    <w:rsid w:val="00D047EB"/>
    <w:rsid w:val="00D070C0"/>
    <w:rsid w:val="00D11673"/>
    <w:rsid w:val="00D11EE8"/>
    <w:rsid w:val="00D129C7"/>
    <w:rsid w:val="00D12C03"/>
    <w:rsid w:val="00D130BB"/>
    <w:rsid w:val="00D13A0C"/>
    <w:rsid w:val="00D17A41"/>
    <w:rsid w:val="00D22578"/>
    <w:rsid w:val="00D225B5"/>
    <w:rsid w:val="00D26CE1"/>
    <w:rsid w:val="00D313FD"/>
    <w:rsid w:val="00D32BAF"/>
    <w:rsid w:val="00D32E2D"/>
    <w:rsid w:val="00D33482"/>
    <w:rsid w:val="00D343D9"/>
    <w:rsid w:val="00D40E8A"/>
    <w:rsid w:val="00D4150D"/>
    <w:rsid w:val="00D41C93"/>
    <w:rsid w:val="00D421CE"/>
    <w:rsid w:val="00D42F78"/>
    <w:rsid w:val="00D44993"/>
    <w:rsid w:val="00D44F63"/>
    <w:rsid w:val="00D46BBA"/>
    <w:rsid w:val="00D46FBA"/>
    <w:rsid w:val="00D46FD9"/>
    <w:rsid w:val="00D47BD0"/>
    <w:rsid w:val="00D51C6E"/>
    <w:rsid w:val="00D54810"/>
    <w:rsid w:val="00D601BF"/>
    <w:rsid w:val="00D6371F"/>
    <w:rsid w:val="00D667E9"/>
    <w:rsid w:val="00D66C46"/>
    <w:rsid w:val="00D671A2"/>
    <w:rsid w:val="00D674A4"/>
    <w:rsid w:val="00D7061F"/>
    <w:rsid w:val="00D711BB"/>
    <w:rsid w:val="00D7127D"/>
    <w:rsid w:val="00D723B1"/>
    <w:rsid w:val="00D72FD6"/>
    <w:rsid w:val="00D739F4"/>
    <w:rsid w:val="00D75990"/>
    <w:rsid w:val="00D76317"/>
    <w:rsid w:val="00D76C91"/>
    <w:rsid w:val="00D80008"/>
    <w:rsid w:val="00D80133"/>
    <w:rsid w:val="00D80B12"/>
    <w:rsid w:val="00D81040"/>
    <w:rsid w:val="00D814D1"/>
    <w:rsid w:val="00D8191B"/>
    <w:rsid w:val="00D822BE"/>
    <w:rsid w:val="00D84169"/>
    <w:rsid w:val="00D85D91"/>
    <w:rsid w:val="00D87460"/>
    <w:rsid w:val="00D90D03"/>
    <w:rsid w:val="00D90E4C"/>
    <w:rsid w:val="00D9146C"/>
    <w:rsid w:val="00D92043"/>
    <w:rsid w:val="00D9264A"/>
    <w:rsid w:val="00D96472"/>
    <w:rsid w:val="00D96485"/>
    <w:rsid w:val="00D96B28"/>
    <w:rsid w:val="00DA5EAF"/>
    <w:rsid w:val="00DA6E05"/>
    <w:rsid w:val="00DA7566"/>
    <w:rsid w:val="00DA78F7"/>
    <w:rsid w:val="00DB2F95"/>
    <w:rsid w:val="00DB389C"/>
    <w:rsid w:val="00DB4C5E"/>
    <w:rsid w:val="00DB5ABE"/>
    <w:rsid w:val="00DC280E"/>
    <w:rsid w:val="00DC2908"/>
    <w:rsid w:val="00DC4F69"/>
    <w:rsid w:val="00DD0282"/>
    <w:rsid w:val="00DD0CE9"/>
    <w:rsid w:val="00DD1958"/>
    <w:rsid w:val="00DD1D08"/>
    <w:rsid w:val="00DD2B90"/>
    <w:rsid w:val="00DD5F41"/>
    <w:rsid w:val="00DD65BB"/>
    <w:rsid w:val="00DD6EC3"/>
    <w:rsid w:val="00DD78C3"/>
    <w:rsid w:val="00DE0826"/>
    <w:rsid w:val="00DE2B12"/>
    <w:rsid w:val="00DE5C9C"/>
    <w:rsid w:val="00E04047"/>
    <w:rsid w:val="00E04461"/>
    <w:rsid w:val="00E0482A"/>
    <w:rsid w:val="00E04BE1"/>
    <w:rsid w:val="00E05F4A"/>
    <w:rsid w:val="00E05F6F"/>
    <w:rsid w:val="00E06806"/>
    <w:rsid w:val="00E07006"/>
    <w:rsid w:val="00E07020"/>
    <w:rsid w:val="00E101C8"/>
    <w:rsid w:val="00E112A8"/>
    <w:rsid w:val="00E12397"/>
    <w:rsid w:val="00E12731"/>
    <w:rsid w:val="00E1331E"/>
    <w:rsid w:val="00E139BA"/>
    <w:rsid w:val="00E148D2"/>
    <w:rsid w:val="00E16865"/>
    <w:rsid w:val="00E2409E"/>
    <w:rsid w:val="00E25474"/>
    <w:rsid w:val="00E2604A"/>
    <w:rsid w:val="00E27F41"/>
    <w:rsid w:val="00E30E0C"/>
    <w:rsid w:val="00E32458"/>
    <w:rsid w:val="00E337C1"/>
    <w:rsid w:val="00E35B44"/>
    <w:rsid w:val="00E37A68"/>
    <w:rsid w:val="00E37BAA"/>
    <w:rsid w:val="00E401A5"/>
    <w:rsid w:val="00E41CB0"/>
    <w:rsid w:val="00E42E5E"/>
    <w:rsid w:val="00E47B32"/>
    <w:rsid w:val="00E50946"/>
    <w:rsid w:val="00E50A96"/>
    <w:rsid w:val="00E516F2"/>
    <w:rsid w:val="00E53310"/>
    <w:rsid w:val="00E5601D"/>
    <w:rsid w:val="00E56036"/>
    <w:rsid w:val="00E566BC"/>
    <w:rsid w:val="00E60AF2"/>
    <w:rsid w:val="00E60CF6"/>
    <w:rsid w:val="00E62BB5"/>
    <w:rsid w:val="00E67710"/>
    <w:rsid w:val="00E7049C"/>
    <w:rsid w:val="00E71F79"/>
    <w:rsid w:val="00E7602A"/>
    <w:rsid w:val="00E82FF2"/>
    <w:rsid w:val="00E8305D"/>
    <w:rsid w:val="00E8451E"/>
    <w:rsid w:val="00E853DB"/>
    <w:rsid w:val="00E8786A"/>
    <w:rsid w:val="00E917A0"/>
    <w:rsid w:val="00E92500"/>
    <w:rsid w:val="00E9361B"/>
    <w:rsid w:val="00E952A1"/>
    <w:rsid w:val="00E95F0E"/>
    <w:rsid w:val="00EA0A8D"/>
    <w:rsid w:val="00EA2C70"/>
    <w:rsid w:val="00EB024F"/>
    <w:rsid w:val="00EB0778"/>
    <w:rsid w:val="00EB0C02"/>
    <w:rsid w:val="00EB1FAB"/>
    <w:rsid w:val="00EB218B"/>
    <w:rsid w:val="00EB4E9B"/>
    <w:rsid w:val="00EB53BC"/>
    <w:rsid w:val="00EB6363"/>
    <w:rsid w:val="00EC1193"/>
    <w:rsid w:val="00EC2918"/>
    <w:rsid w:val="00EC3E49"/>
    <w:rsid w:val="00EC78A7"/>
    <w:rsid w:val="00ED0CF1"/>
    <w:rsid w:val="00ED10BD"/>
    <w:rsid w:val="00ED1200"/>
    <w:rsid w:val="00ED280B"/>
    <w:rsid w:val="00ED3038"/>
    <w:rsid w:val="00ED42DF"/>
    <w:rsid w:val="00ED4831"/>
    <w:rsid w:val="00ED5300"/>
    <w:rsid w:val="00ED5377"/>
    <w:rsid w:val="00ED572A"/>
    <w:rsid w:val="00ED5747"/>
    <w:rsid w:val="00ED6D28"/>
    <w:rsid w:val="00ED75C7"/>
    <w:rsid w:val="00ED7796"/>
    <w:rsid w:val="00EE4033"/>
    <w:rsid w:val="00EE41B7"/>
    <w:rsid w:val="00EE45E1"/>
    <w:rsid w:val="00EE6667"/>
    <w:rsid w:val="00EE6DFE"/>
    <w:rsid w:val="00EE764F"/>
    <w:rsid w:val="00EF1532"/>
    <w:rsid w:val="00EF1804"/>
    <w:rsid w:val="00EF3683"/>
    <w:rsid w:val="00EF3B05"/>
    <w:rsid w:val="00EF43E4"/>
    <w:rsid w:val="00F01E80"/>
    <w:rsid w:val="00F02E65"/>
    <w:rsid w:val="00F05142"/>
    <w:rsid w:val="00F10064"/>
    <w:rsid w:val="00F10E4B"/>
    <w:rsid w:val="00F11276"/>
    <w:rsid w:val="00F11C38"/>
    <w:rsid w:val="00F2181E"/>
    <w:rsid w:val="00F21AAD"/>
    <w:rsid w:val="00F21B5B"/>
    <w:rsid w:val="00F227E6"/>
    <w:rsid w:val="00F2294F"/>
    <w:rsid w:val="00F2363E"/>
    <w:rsid w:val="00F240C2"/>
    <w:rsid w:val="00F243A2"/>
    <w:rsid w:val="00F24462"/>
    <w:rsid w:val="00F2566C"/>
    <w:rsid w:val="00F267A3"/>
    <w:rsid w:val="00F27765"/>
    <w:rsid w:val="00F303EE"/>
    <w:rsid w:val="00F317DD"/>
    <w:rsid w:val="00F318B1"/>
    <w:rsid w:val="00F318F1"/>
    <w:rsid w:val="00F31E4C"/>
    <w:rsid w:val="00F32346"/>
    <w:rsid w:val="00F32C30"/>
    <w:rsid w:val="00F34CCA"/>
    <w:rsid w:val="00F36456"/>
    <w:rsid w:val="00F3666C"/>
    <w:rsid w:val="00F36D53"/>
    <w:rsid w:val="00F428B2"/>
    <w:rsid w:val="00F43624"/>
    <w:rsid w:val="00F444AE"/>
    <w:rsid w:val="00F449F7"/>
    <w:rsid w:val="00F5015A"/>
    <w:rsid w:val="00F5051A"/>
    <w:rsid w:val="00F5181C"/>
    <w:rsid w:val="00F521F6"/>
    <w:rsid w:val="00F52905"/>
    <w:rsid w:val="00F52CA3"/>
    <w:rsid w:val="00F53356"/>
    <w:rsid w:val="00F5434E"/>
    <w:rsid w:val="00F54ED5"/>
    <w:rsid w:val="00F56E2E"/>
    <w:rsid w:val="00F64596"/>
    <w:rsid w:val="00F71C39"/>
    <w:rsid w:val="00F740A3"/>
    <w:rsid w:val="00F745E2"/>
    <w:rsid w:val="00F76FD2"/>
    <w:rsid w:val="00F8073D"/>
    <w:rsid w:val="00F807C4"/>
    <w:rsid w:val="00F809E4"/>
    <w:rsid w:val="00F81CB4"/>
    <w:rsid w:val="00F8368F"/>
    <w:rsid w:val="00F846B7"/>
    <w:rsid w:val="00F84CAB"/>
    <w:rsid w:val="00F85913"/>
    <w:rsid w:val="00F86424"/>
    <w:rsid w:val="00F86C5E"/>
    <w:rsid w:val="00F91939"/>
    <w:rsid w:val="00F93949"/>
    <w:rsid w:val="00F95DAB"/>
    <w:rsid w:val="00F96133"/>
    <w:rsid w:val="00F96E8B"/>
    <w:rsid w:val="00FA164A"/>
    <w:rsid w:val="00FA2213"/>
    <w:rsid w:val="00FA3E4B"/>
    <w:rsid w:val="00FA410B"/>
    <w:rsid w:val="00FA443F"/>
    <w:rsid w:val="00FA462E"/>
    <w:rsid w:val="00FA6E4B"/>
    <w:rsid w:val="00FA7CE9"/>
    <w:rsid w:val="00FB2F5E"/>
    <w:rsid w:val="00FB3B1F"/>
    <w:rsid w:val="00FB3BFD"/>
    <w:rsid w:val="00FB4BF7"/>
    <w:rsid w:val="00FB5A1B"/>
    <w:rsid w:val="00FB692B"/>
    <w:rsid w:val="00FC2804"/>
    <w:rsid w:val="00FC3375"/>
    <w:rsid w:val="00FC4AAB"/>
    <w:rsid w:val="00FD0289"/>
    <w:rsid w:val="00FD05C8"/>
    <w:rsid w:val="00FD1C7D"/>
    <w:rsid w:val="00FD2148"/>
    <w:rsid w:val="00FD2A25"/>
    <w:rsid w:val="00FD2F31"/>
    <w:rsid w:val="00FD3A3D"/>
    <w:rsid w:val="00FD3B51"/>
    <w:rsid w:val="00FD4D24"/>
    <w:rsid w:val="00FD5012"/>
    <w:rsid w:val="00FD6A2A"/>
    <w:rsid w:val="00FE0D4B"/>
    <w:rsid w:val="00FE1FE5"/>
    <w:rsid w:val="00FE2254"/>
    <w:rsid w:val="00FE4318"/>
    <w:rsid w:val="00FE436F"/>
    <w:rsid w:val="00FE44D7"/>
    <w:rsid w:val="00FE460F"/>
    <w:rsid w:val="00FE59F0"/>
    <w:rsid w:val="00FE6A8B"/>
    <w:rsid w:val="00FF106A"/>
    <w:rsid w:val="00FF1653"/>
    <w:rsid w:val="00FF1767"/>
    <w:rsid w:val="00FF1C33"/>
    <w:rsid w:val="00FF3EC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14375D0B"/>
  <w15:docId w15:val="{033F4C6F-155F-401C-909F-A163CE7D28F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CE5297"/>
    <w:pPr>
      <w:jc w:val="both"/>
    </w:pPr>
    <w:rPr>
      <w:rFonts w:ascii="Times New Roman" w:hAnsi="Times New Roman"/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6E123E"/>
    <w:pPr>
      <w:spacing w:line="480" w:lineRule="auto"/>
      <w:jc w:val="center"/>
      <w:outlineLvl w:val="0"/>
    </w:pPr>
    <w:rPr>
      <w:rFonts w:cs="Times New Roman"/>
      <w:b/>
      <w:sz w:val="28"/>
    </w:rPr>
  </w:style>
  <w:style w:type="paragraph" w:styleId="Heading2">
    <w:name w:val="heading 2"/>
    <w:basedOn w:val="ListParagraph"/>
    <w:next w:val="Normal"/>
    <w:link w:val="Heading2Char"/>
    <w:uiPriority w:val="9"/>
    <w:unhideWhenUsed/>
    <w:qFormat/>
    <w:rsid w:val="006E123E"/>
    <w:pPr>
      <w:numPr>
        <w:ilvl w:val="1"/>
        <w:numId w:val="26"/>
      </w:numPr>
      <w:spacing w:line="480" w:lineRule="auto"/>
      <w:outlineLvl w:val="1"/>
    </w:pPr>
    <w:rPr>
      <w:rFonts w:cs="Times New Roman"/>
      <w:b/>
    </w:rPr>
  </w:style>
  <w:style w:type="paragraph" w:styleId="Heading3">
    <w:name w:val="heading 3"/>
    <w:basedOn w:val="ListParagraph"/>
    <w:next w:val="Normal"/>
    <w:link w:val="Heading3Char"/>
    <w:uiPriority w:val="9"/>
    <w:unhideWhenUsed/>
    <w:qFormat/>
    <w:rsid w:val="006E123E"/>
    <w:pPr>
      <w:spacing w:line="480" w:lineRule="auto"/>
      <w:ind w:hanging="720"/>
      <w:outlineLvl w:val="2"/>
    </w:pPr>
    <w:rPr>
      <w:rFonts w:cs="Times New Roman"/>
      <w:b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1A6E1F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1076E4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076E4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semiHidden/>
    <w:unhideWhenUsed/>
    <w:rsid w:val="001076E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076E4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076E4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076E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076E4"/>
    <w:rPr>
      <w:b/>
      <w:bCs/>
      <w:sz w:val="20"/>
      <w:szCs w:val="20"/>
    </w:rPr>
  </w:style>
  <w:style w:type="table" w:styleId="TableGrid">
    <w:name w:val="Table Grid"/>
    <w:basedOn w:val="TableNormal"/>
    <w:uiPriority w:val="39"/>
    <w:rsid w:val="007D5FB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DB2F95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B2F95"/>
  </w:style>
  <w:style w:type="paragraph" w:styleId="Footer">
    <w:name w:val="footer"/>
    <w:basedOn w:val="Normal"/>
    <w:link w:val="FooterChar"/>
    <w:uiPriority w:val="99"/>
    <w:unhideWhenUsed/>
    <w:rsid w:val="00DB2F95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B2F95"/>
  </w:style>
  <w:style w:type="character" w:customStyle="1" w:styleId="Heading1Char">
    <w:name w:val="Heading 1 Char"/>
    <w:basedOn w:val="DefaultParagraphFont"/>
    <w:link w:val="Heading1"/>
    <w:uiPriority w:val="9"/>
    <w:rsid w:val="006E123E"/>
    <w:rPr>
      <w:rFonts w:ascii="Times New Roman" w:hAnsi="Times New Roman" w:cs="Times New Roman"/>
      <w:b/>
      <w:sz w:val="28"/>
    </w:rPr>
  </w:style>
  <w:style w:type="character" w:customStyle="1" w:styleId="Heading2Char">
    <w:name w:val="Heading 2 Char"/>
    <w:basedOn w:val="DefaultParagraphFont"/>
    <w:link w:val="Heading2"/>
    <w:uiPriority w:val="9"/>
    <w:rsid w:val="006E123E"/>
    <w:rPr>
      <w:rFonts w:ascii="Times New Roman" w:hAnsi="Times New Roman" w:cs="Times New Roman"/>
      <w:b/>
      <w:sz w:val="24"/>
    </w:rPr>
  </w:style>
  <w:style w:type="character" w:customStyle="1" w:styleId="Heading3Char">
    <w:name w:val="Heading 3 Char"/>
    <w:basedOn w:val="DefaultParagraphFont"/>
    <w:link w:val="Heading3"/>
    <w:uiPriority w:val="9"/>
    <w:rsid w:val="006E123E"/>
    <w:rPr>
      <w:rFonts w:ascii="Times New Roman" w:hAnsi="Times New Roman" w:cs="Times New Roman"/>
      <w:b/>
      <w:sz w:val="24"/>
    </w:rPr>
  </w:style>
  <w:style w:type="paragraph" w:customStyle="1" w:styleId="bab2">
    <w:name w:val="bab 2"/>
    <w:basedOn w:val="Heading2"/>
    <w:next w:val="Heading2"/>
    <w:link w:val="bab2Char"/>
    <w:qFormat/>
    <w:rsid w:val="006E123E"/>
    <w:pPr>
      <w:numPr>
        <w:numId w:val="4"/>
      </w:numPr>
    </w:pPr>
  </w:style>
  <w:style w:type="paragraph" w:customStyle="1" w:styleId="subbab2">
    <w:name w:val="sub bab 2"/>
    <w:basedOn w:val="Heading3"/>
    <w:next w:val="Heading3"/>
    <w:link w:val="subbab2Char"/>
    <w:qFormat/>
    <w:rsid w:val="004415E9"/>
    <w:pPr>
      <w:numPr>
        <w:ilvl w:val="2"/>
        <w:numId w:val="4"/>
      </w:numPr>
    </w:pPr>
  </w:style>
  <w:style w:type="character" w:customStyle="1" w:styleId="bab2Char">
    <w:name w:val="bab 2 Char"/>
    <w:basedOn w:val="Heading2Char"/>
    <w:link w:val="bab2"/>
    <w:rsid w:val="006E123E"/>
    <w:rPr>
      <w:rFonts w:ascii="Times New Roman" w:hAnsi="Times New Roman" w:cs="Times New Roman"/>
      <w:b/>
      <w:sz w:val="24"/>
    </w:rPr>
  </w:style>
  <w:style w:type="paragraph" w:customStyle="1" w:styleId="bab3">
    <w:name w:val="bab 3"/>
    <w:basedOn w:val="Heading2"/>
    <w:next w:val="Heading2"/>
    <w:link w:val="bab3Char"/>
    <w:qFormat/>
    <w:rsid w:val="004415E9"/>
    <w:pPr>
      <w:numPr>
        <w:ilvl w:val="0"/>
        <w:numId w:val="0"/>
      </w:numPr>
      <w:ind w:left="720" w:hanging="720"/>
    </w:pPr>
  </w:style>
  <w:style w:type="character" w:customStyle="1" w:styleId="subbab2Char">
    <w:name w:val="sub bab 2 Char"/>
    <w:basedOn w:val="Heading3Char"/>
    <w:link w:val="subbab2"/>
    <w:rsid w:val="004415E9"/>
    <w:rPr>
      <w:rFonts w:ascii="Times New Roman" w:hAnsi="Times New Roman" w:cs="Times New Roman"/>
      <w:b/>
      <w:sz w:val="24"/>
    </w:rPr>
  </w:style>
  <w:style w:type="paragraph" w:customStyle="1" w:styleId="subbab3">
    <w:name w:val="sub bab 3"/>
    <w:basedOn w:val="Heading3"/>
    <w:next w:val="Heading3"/>
    <w:link w:val="subbab3Char"/>
    <w:qFormat/>
    <w:rsid w:val="004415E9"/>
    <w:pPr>
      <w:numPr>
        <w:numId w:val="1"/>
      </w:numPr>
    </w:pPr>
  </w:style>
  <w:style w:type="character" w:customStyle="1" w:styleId="bab3Char">
    <w:name w:val="bab 3 Char"/>
    <w:basedOn w:val="Heading2Char"/>
    <w:link w:val="bab3"/>
    <w:rsid w:val="004415E9"/>
    <w:rPr>
      <w:rFonts w:ascii="Times New Roman" w:hAnsi="Times New Roman" w:cs="Times New Roman"/>
      <w:b/>
      <w:sz w:val="24"/>
    </w:rPr>
  </w:style>
  <w:style w:type="paragraph" w:styleId="TOCHeading">
    <w:name w:val="TOC Heading"/>
    <w:basedOn w:val="Heading1"/>
    <w:next w:val="Normal"/>
    <w:uiPriority w:val="39"/>
    <w:unhideWhenUsed/>
    <w:qFormat/>
    <w:rsid w:val="007E624D"/>
    <w:pPr>
      <w:keepNext/>
      <w:keepLines/>
      <w:spacing w:before="240" w:after="0" w:line="259" w:lineRule="auto"/>
      <w:jc w:val="left"/>
      <w:outlineLvl w:val="9"/>
    </w:pPr>
    <w:rPr>
      <w:rFonts w:asciiTheme="majorHAnsi" w:eastAsiaTheme="majorEastAsia" w:hAnsiTheme="majorHAnsi" w:cstheme="majorBidi"/>
      <w:b w:val="0"/>
      <w:color w:val="2F5496" w:themeColor="accent1" w:themeShade="BF"/>
      <w:sz w:val="32"/>
      <w:szCs w:val="32"/>
      <w:lang w:val="en-US"/>
    </w:rPr>
  </w:style>
  <w:style w:type="character" w:customStyle="1" w:styleId="subbab3Char">
    <w:name w:val="sub bab 3 Char"/>
    <w:basedOn w:val="Heading3Char"/>
    <w:link w:val="subbab3"/>
    <w:rsid w:val="004415E9"/>
    <w:rPr>
      <w:rFonts w:ascii="Times New Roman" w:hAnsi="Times New Roman" w:cs="Times New Roman"/>
      <w:b/>
      <w:sz w:val="24"/>
    </w:rPr>
  </w:style>
  <w:style w:type="paragraph" w:styleId="TOC1">
    <w:name w:val="toc 1"/>
    <w:basedOn w:val="Normal"/>
    <w:next w:val="Normal"/>
    <w:autoRedefine/>
    <w:uiPriority w:val="39"/>
    <w:unhideWhenUsed/>
    <w:rsid w:val="007A7610"/>
    <w:pPr>
      <w:tabs>
        <w:tab w:val="right" w:leader="dot" w:pos="9016"/>
      </w:tabs>
      <w:spacing w:after="100"/>
    </w:pPr>
    <w:rPr>
      <w:rFonts w:cs="Times New Roman"/>
      <w:b/>
      <w:noProof/>
    </w:rPr>
  </w:style>
  <w:style w:type="paragraph" w:styleId="TOC2">
    <w:name w:val="toc 2"/>
    <w:basedOn w:val="Normal"/>
    <w:next w:val="Normal"/>
    <w:autoRedefine/>
    <w:uiPriority w:val="39"/>
    <w:unhideWhenUsed/>
    <w:rsid w:val="007E624D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7E624D"/>
    <w:pPr>
      <w:spacing w:after="100"/>
      <w:ind w:left="440"/>
    </w:pPr>
  </w:style>
  <w:style w:type="character" w:styleId="Hyperlink">
    <w:name w:val="Hyperlink"/>
    <w:basedOn w:val="DefaultParagraphFont"/>
    <w:uiPriority w:val="99"/>
    <w:unhideWhenUsed/>
    <w:rsid w:val="007E624D"/>
    <w:rPr>
      <w:color w:val="0563C1" w:themeColor="hyperlink"/>
      <w:u w:val="single"/>
    </w:rPr>
  </w:style>
  <w:style w:type="paragraph" w:customStyle="1" w:styleId="Bab40">
    <w:name w:val="Bab 4"/>
    <w:basedOn w:val="Heading2"/>
    <w:next w:val="Heading2"/>
    <w:link w:val="Bab4Char"/>
    <w:qFormat/>
    <w:rsid w:val="00485E02"/>
  </w:style>
  <w:style w:type="paragraph" w:customStyle="1" w:styleId="bab4">
    <w:name w:val="bab 4"/>
    <w:basedOn w:val="Heading2"/>
    <w:next w:val="Heading2"/>
    <w:link w:val="bab4Char0"/>
    <w:qFormat/>
    <w:rsid w:val="00485E02"/>
    <w:pPr>
      <w:numPr>
        <w:numId w:val="1"/>
      </w:numPr>
    </w:pPr>
  </w:style>
  <w:style w:type="character" w:customStyle="1" w:styleId="Bab4Char">
    <w:name w:val="Bab 4 Char"/>
    <w:basedOn w:val="Heading2Char"/>
    <w:link w:val="Bab40"/>
    <w:rsid w:val="00485E02"/>
    <w:rPr>
      <w:rFonts w:ascii="Times New Roman" w:hAnsi="Times New Roman" w:cs="Times New Roman"/>
      <w:b/>
      <w:sz w:val="24"/>
    </w:rPr>
  </w:style>
  <w:style w:type="character" w:customStyle="1" w:styleId="bab4Char0">
    <w:name w:val="bab 4 Char"/>
    <w:basedOn w:val="DefaultParagraphFont"/>
    <w:link w:val="bab4"/>
    <w:rsid w:val="00485E02"/>
    <w:rPr>
      <w:rFonts w:ascii="Times New Roman" w:hAnsi="Times New Roman" w:cs="Times New Roman"/>
      <w:b/>
      <w:sz w:val="24"/>
    </w:rPr>
  </w:style>
  <w:style w:type="paragraph" w:customStyle="1" w:styleId="subbab4">
    <w:name w:val="sub bab 4"/>
    <w:basedOn w:val="Heading3"/>
    <w:link w:val="subbab4Char"/>
    <w:qFormat/>
    <w:rsid w:val="0027444D"/>
    <w:pPr>
      <w:numPr>
        <w:numId w:val="29"/>
      </w:numPr>
    </w:pPr>
  </w:style>
  <w:style w:type="character" w:customStyle="1" w:styleId="subbab4Char">
    <w:name w:val="sub bab 4 Char"/>
    <w:basedOn w:val="Heading3Char"/>
    <w:link w:val="subbab4"/>
    <w:rsid w:val="0027444D"/>
    <w:rPr>
      <w:rFonts w:ascii="Times New Roman" w:hAnsi="Times New Roman" w:cs="Times New Roman"/>
      <w:b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9376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87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682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837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985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0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5744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06203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9630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02543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62281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7095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73751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8851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64407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44215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27771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18387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3777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2677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58905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09739026">
              <w:marLeft w:val="-36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110524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1945414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76301389">
                      <w:marLeft w:val="-12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6975731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30319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3229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9291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1694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3243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3317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0699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6050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02934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04796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4896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27093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26708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34345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58430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329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63975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80411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73834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76130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9603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4923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88024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79611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3872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90063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87669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78868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32406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10008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842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83602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50917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30140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49638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82755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94228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24018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3985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20650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89058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8085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456964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15850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38452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46408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2140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41958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6508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5321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0936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8847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9384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2320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9966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7144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883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80931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5538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8157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9585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877931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32390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01581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82297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59221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2718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3112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8751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1378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4234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4667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9243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05967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58809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59622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03511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05725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37514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4117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98327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96633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49603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22446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2294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1032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7919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8457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3644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145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ABCC28F-35A1-40AB-86FC-17C3CB0B37F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80</TotalTime>
  <Pages>7</Pages>
  <Words>2177</Words>
  <Characters>12413</Characters>
  <Application>Microsoft Office Word</Application>
  <DocSecurity>0</DocSecurity>
  <Lines>103</Lines>
  <Paragraphs>2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56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z</dc:creator>
  <cp:lastModifiedBy>Handy Setiawan</cp:lastModifiedBy>
  <cp:revision>10</cp:revision>
  <cp:lastPrinted>2021-08-02T04:19:00Z</cp:lastPrinted>
  <dcterms:created xsi:type="dcterms:W3CDTF">2021-08-02T12:41:00Z</dcterms:created>
  <dcterms:modified xsi:type="dcterms:W3CDTF">2021-12-10T06:4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d352425f-e570-39a8-b2c0-27b3e63f30cd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